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AF6336" w:rsidRDefault="00000000">
      <w:pPr>
        <w:jc w:val="both"/>
        <w:rPr>
          <w:rFonts w:ascii="Aptos" w:hAnsi="Aptos"/>
          <w:b/>
        </w:rPr>
      </w:pPr>
      <w:bookmarkStart w:id="0" w:name="_rkjbo35o240k" w:colFirst="0" w:colLast="0"/>
      <w:bookmarkEnd w:id="0"/>
      <w:r w:rsidRPr="00AF6336">
        <w:rPr>
          <w:rFonts w:ascii="Aptos" w:hAnsi="Aptos"/>
        </w:rPr>
        <w:t xml:space="preserve">Word Count: </w:t>
      </w:r>
      <w:r w:rsidR="00EF26B5">
        <w:rPr>
          <w:rFonts w:ascii="Aptos" w:hAnsi="Aptos"/>
        </w:rPr>
        <w:t>9502</w:t>
      </w:r>
    </w:p>
    <w:p w14:paraId="6D7F2AF6" w14:textId="77777777" w:rsidR="00DE0869" w:rsidRPr="00AF6336" w:rsidRDefault="00DE0869">
      <w:pPr>
        <w:jc w:val="both"/>
        <w:rPr>
          <w:rFonts w:ascii="Aptos" w:hAnsi="Aptos"/>
          <w:b/>
        </w:rPr>
      </w:pPr>
    </w:p>
    <w:p w14:paraId="42A00100" w14:textId="77777777" w:rsidR="00DE0869" w:rsidRPr="00AF6336" w:rsidRDefault="00DE0869">
      <w:pPr>
        <w:jc w:val="both"/>
        <w:rPr>
          <w:rFonts w:ascii="Aptos" w:hAnsi="Aptos"/>
          <w:b/>
        </w:rPr>
      </w:pPr>
    </w:p>
    <w:p w14:paraId="0F532A8E" w14:textId="77777777" w:rsidR="00DE0869" w:rsidRPr="00AF6336" w:rsidRDefault="00DE0869">
      <w:pPr>
        <w:jc w:val="both"/>
        <w:rPr>
          <w:rFonts w:ascii="Aptos" w:hAnsi="Aptos"/>
          <w:b/>
        </w:rPr>
      </w:pPr>
    </w:p>
    <w:p w14:paraId="04943CFE" w14:textId="77777777" w:rsidR="00DE0869" w:rsidRPr="00AF6336" w:rsidRDefault="00DE0869">
      <w:pPr>
        <w:jc w:val="both"/>
        <w:rPr>
          <w:rFonts w:ascii="Aptos" w:hAnsi="Aptos"/>
          <w:b/>
        </w:rPr>
      </w:pPr>
    </w:p>
    <w:p w14:paraId="45F4809D" w14:textId="77777777" w:rsidR="00DE0869" w:rsidRPr="00AF6336" w:rsidRDefault="00DE0869">
      <w:pPr>
        <w:jc w:val="both"/>
        <w:rPr>
          <w:rFonts w:ascii="Aptos" w:hAnsi="Aptos"/>
          <w:b/>
        </w:rPr>
      </w:pPr>
    </w:p>
    <w:p w14:paraId="4FF6E48C" w14:textId="77777777" w:rsidR="00DE0869" w:rsidRPr="00AF6336" w:rsidRDefault="00DE0869">
      <w:pPr>
        <w:jc w:val="both"/>
        <w:rPr>
          <w:rFonts w:ascii="Aptos" w:hAnsi="Aptos"/>
          <w:b/>
        </w:rPr>
      </w:pPr>
    </w:p>
    <w:p w14:paraId="4DAA9CB6" w14:textId="3EC5D26B" w:rsidR="00DE0869" w:rsidRPr="00AF6336" w:rsidRDefault="00000000" w:rsidP="00AF6336">
      <w:pPr>
        <w:jc w:val="center"/>
        <w:rPr>
          <w:rFonts w:ascii="Aptos" w:hAnsi="Aptos"/>
          <w:b/>
        </w:rPr>
      </w:pPr>
      <w:r w:rsidRPr="00AF6336">
        <w:rPr>
          <w:rFonts w:ascii="Aptos" w:hAnsi="Aptos"/>
          <w:b/>
        </w:rPr>
        <w:t>Neural</w:t>
      </w:r>
      <w:r w:rsidR="00AF6336">
        <w:rPr>
          <w:rFonts w:ascii="Aptos" w:hAnsi="Aptos"/>
          <w:b/>
        </w:rPr>
        <w:t xml:space="preserve"> Effects</w:t>
      </w:r>
      <w:r w:rsidRPr="00AF6336">
        <w:rPr>
          <w:rFonts w:ascii="Aptos" w:hAnsi="Aptos"/>
          <w:b/>
        </w:rPr>
        <w:t xml:space="preserve"> of Continuous Ratings During Active Engagement Within a Video fMRI Paradigm</w:t>
      </w:r>
    </w:p>
    <w:p w14:paraId="254AC165" w14:textId="77777777" w:rsidR="00DE0869" w:rsidRPr="00AF6336" w:rsidRDefault="00DE0869">
      <w:pPr>
        <w:jc w:val="both"/>
        <w:rPr>
          <w:rFonts w:ascii="Aptos" w:hAnsi="Aptos"/>
        </w:rPr>
      </w:pPr>
    </w:p>
    <w:p w14:paraId="3FE9F9E9" w14:textId="77777777" w:rsidR="00DE0869" w:rsidRPr="00AF6336" w:rsidRDefault="00DE0869">
      <w:pPr>
        <w:jc w:val="both"/>
        <w:rPr>
          <w:rFonts w:ascii="Aptos" w:hAnsi="Aptos"/>
        </w:rPr>
      </w:pPr>
    </w:p>
    <w:p w14:paraId="0E253EA8" w14:textId="77777777" w:rsidR="00DE0869" w:rsidRPr="00AF6336" w:rsidRDefault="00DE0869">
      <w:pPr>
        <w:jc w:val="both"/>
        <w:rPr>
          <w:rFonts w:ascii="Aptos" w:hAnsi="Aptos"/>
        </w:rPr>
      </w:pPr>
    </w:p>
    <w:p w14:paraId="45E172CC" w14:textId="77777777" w:rsidR="00DE0869" w:rsidRPr="00AF6336" w:rsidRDefault="00DE0869">
      <w:pPr>
        <w:jc w:val="both"/>
        <w:rPr>
          <w:rFonts w:ascii="Aptos" w:hAnsi="Aptos"/>
        </w:rPr>
      </w:pPr>
    </w:p>
    <w:p w14:paraId="74FDC5B0" w14:textId="77777777" w:rsidR="00DE0869" w:rsidRPr="00AF6336" w:rsidRDefault="00DE0869">
      <w:pPr>
        <w:jc w:val="both"/>
        <w:rPr>
          <w:rFonts w:ascii="Aptos" w:hAnsi="Aptos"/>
        </w:rPr>
      </w:pPr>
    </w:p>
    <w:p w14:paraId="4695D903" w14:textId="77777777" w:rsidR="00DE0869" w:rsidRPr="00AF6336" w:rsidRDefault="00DE0869">
      <w:pPr>
        <w:jc w:val="both"/>
        <w:rPr>
          <w:rFonts w:ascii="Aptos" w:hAnsi="Aptos"/>
        </w:rPr>
      </w:pPr>
    </w:p>
    <w:p w14:paraId="7DB32D77" w14:textId="77777777" w:rsidR="00DE0869" w:rsidRPr="00AF6336" w:rsidRDefault="00000000">
      <w:pPr>
        <w:jc w:val="center"/>
        <w:rPr>
          <w:rFonts w:ascii="Aptos" w:hAnsi="Aptos"/>
        </w:rPr>
      </w:pPr>
      <w:r w:rsidRPr="00AF6336">
        <w:rPr>
          <w:rFonts w:ascii="Aptos" w:hAnsi="Aptos"/>
        </w:rPr>
        <w:t xml:space="preserve"> </w:t>
      </w:r>
    </w:p>
    <w:p w14:paraId="5DE42537" w14:textId="77777777" w:rsidR="00DE0869" w:rsidRPr="00AF6336" w:rsidRDefault="00000000">
      <w:pPr>
        <w:jc w:val="center"/>
        <w:rPr>
          <w:rFonts w:ascii="Aptos" w:hAnsi="Aptos"/>
          <w:b/>
        </w:rPr>
      </w:pPr>
      <w:r w:rsidRPr="00AF6336">
        <w:rPr>
          <w:rFonts w:ascii="Aptos" w:hAnsi="Aptos"/>
          <w:b/>
        </w:rPr>
        <w:t xml:space="preserve">William J. Mitchell </w:t>
      </w:r>
      <w:r w:rsidRPr="00AF6336">
        <w:rPr>
          <w:rFonts w:ascii="Aptos" w:hAnsi="Aptos"/>
          <w:b/>
          <w:vertAlign w:val="superscript"/>
        </w:rPr>
        <w:t>a</w:t>
      </w:r>
      <w:r w:rsidRPr="00AF6336">
        <w:rPr>
          <w:rFonts w:ascii="Aptos" w:hAnsi="Aptos"/>
          <w:b/>
        </w:rPr>
        <w:t xml:space="preserve">, </w:t>
      </w:r>
      <w:r w:rsidRPr="00AF6336">
        <w:rPr>
          <w:rFonts w:ascii="Aptos" w:hAnsi="Aptos"/>
        </w:rPr>
        <w:t xml:space="preserve">billy.mitchell@temple.edu </w:t>
      </w:r>
      <w:r w:rsidRPr="00AF6336">
        <w:rPr>
          <w:rFonts w:ascii="Aptos" w:hAnsi="Aptos"/>
          <w:b/>
        </w:rPr>
        <w:t>*</w:t>
      </w:r>
    </w:p>
    <w:p w14:paraId="147499E8" w14:textId="77777777" w:rsidR="00DE0869" w:rsidRPr="00AF6336" w:rsidRDefault="00000000">
      <w:pPr>
        <w:jc w:val="center"/>
        <w:rPr>
          <w:rFonts w:ascii="Aptos" w:hAnsi="Aptos"/>
        </w:rPr>
      </w:pPr>
      <w:r w:rsidRPr="00AF6336">
        <w:rPr>
          <w:rFonts w:ascii="Aptos" w:hAnsi="Aptos"/>
          <w:b/>
        </w:rPr>
        <w:t xml:space="preserve">Helen Schmidt </w:t>
      </w:r>
      <w:r w:rsidRPr="00AF6336">
        <w:rPr>
          <w:rFonts w:ascii="Aptos" w:hAnsi="Aptos"/>
          <w:b/>
          <w:vertAlign w:val="superscript"/>
        </w:rPr>
        <w:t>a</w:t>
      </w:r>
      <w:r w:rsidRPr="00AF6336">
        <w:rPr>
          <w:rFonts w:ascii="Aptos" w:hAnsi="Aptos"/>
          <w:b/>
        </w:rPr>
        <w:t xml:space="preserve">, </w:t>
      </w:r>
      <w:r w:rsidRPr="00AF6336">
        <w:rPr>
          <w:rFonts w:ascii="Aptos" w:hAnsi="Aptos"/>
        </w:rPr>
        <w:t>helen_schmidt@temple.edu</w:t>
      </w:r>
    </w:p>
    <w:p w14:paraId="58411479" w14:textId="77777777" w:rsidR="00DE0869" w:rsidRPr="00AF6336" w:rsidRDefault="00000000">
      <w:pPr>
        <w:jc w:val="center"/>
        <w:rPr>
          <w:rFonts w:ascii="Aptos" w:hAnsi="Aptos"/>
        </w:rPr>
      </w:pPr>
      <w:r w:rsidRPr="00AF6336">
        <w:rPr>
          <w:rFonts w:ascii="Aptos" w:hAnsi="Aptos"/>
          <w:b/>
        </w:rPr>
        <w:t xml:space="preserve">Chelsea Helion </w:t>
      </w:r>
      <w:r w:rsidRPr="00AF6336">
        <w:rPr>
          <w:rFonts w:ascii="Aptos" w:hAnsi="Aptos"/>
          <w:b/>
          <w:vertAlign w:val="superscript"/>
        </w:rPr>
        <w:t>a</w:t>
      </w:r>
      <w:r w:rsidRPr="00AF6336">
        <w:rPr>
          <w:rFonts w:ascii="Aptos" w:hAnsi="Aptos"/>
          <w:b/>
        </w:rPr>
        <w:t xml:space="preserve">, </w:t>
      </w:r>
      <w:r w:rsidRPr="00AF6336">
        <w:rPr>
          <w:rFonts w:ascii="Aptos" w:hAnsi="Aptos"/>
        </w:rPr>
        <w:t>chelsea.helion@temple.edu</w:t>
      </w:r>
    </w:p>
    <w:p w14:paraId="53BB52D4" w14:textId="77777777" w:rsidR="00DE0869" w:rsidRPr="00AF6336" w:rsidRDefault="00000000">
      <w:pPr>
        <w:pStyle w:val="Heading1"/>
        <w:spacing w:before="0" w:after="0"/>
        <w:jc w:val="center"/>
        <w:rPr>
          <w:rFonts w:ascii="Aptos" w:hAnsi="Aptos"/>
          <w:b/>
          <w:sz w:val="22"/>
          <w:szCs w:val="22"/>
        </w:rPr>
      </w:pPr>
      <w:r w:rsidRPr="00AF6336">
        <w:rPr>
          <w:rFonts w:ascii="Aptos" w:hAnsi="Aptos"/>
          <w:b/>
          <w:sz w:val="22"/>
          <w:szCs w:val="22"/>
        </w:rPr>
        <w:t xml:space="preserve"> </w:t>
      </w:r>
    </w:p>
    <w:p w14:paraId="546565EE" w14:textId="77777777" w:rsidR="00DE0869" w:rsidRPr="00AF6336" w:rsidRDefault="00DE0869">
      <w:pPr>
        <w:pStyle w:val="Heading1"/>
        <w:spacing w:before="0" w:after="0"/>
        <w:jc w:val="both"/>
        <w:rPr>
          <w:rFonts w:ascii="Aptos" w:hAnsi="Aptos"/>
          <w:b/>
          <w:sz w:val="22"/>
          <w:szCs w:val="22"/>
        </w:rPr>
      </w:pPr>
      <w:bookmarkStart w:id="1" w:name="_13epi55jsjsn" w:colFirst="0" w:colLast="0"/>
      <w:bookmarkEnd w:id="1"/>
    </w:p>
    <w:p w14:paraId="51045046" w14:textId="77777777" w:rsidR="00DE0869" w:rsidRPr="00AF6336" w:rsidRDefault="00DE0869">
      <w:pPr>
        <w:pStyle w:val="Heading1"/>
        <w:spacing w:before="0" w:after="0"/>
        <w:jc w:val="both"/>
        <w:rPr>
          <w:rFonts w:ascii="Aptos" w:hAnsi="Aptos"/>
          <w:b/>
          <w:sz w:val="22"/>
          <w:szCs w:val="22"/>
        </w:rPr>
      </w:pPr>
      <w:bookmarkStart w:id="2" w:name="_y91xwybegkie" w:colFirst="0" w:colLast="0"/>
      <w:bookmarkEnd w:id="2"/>
    </w:p>
    <w:p w14:paraId="2D886E17" w14:textId="77777777" w:rsidR="00DE0869" w:rsidRPr="00AF6336" w:rsidRDefault="00000000">
      <w:pPr>
        <w:pStyle w:val="Heading1"/>
        <w:spacing w:before="0" w:after="0"/>
        <w:rPr>
          <w:rFonts w:ascii="Aptos" w:hAnsi="Aptos"/>
          <w:b/>
          <w:sz w:val="22"/>
          <w:szCs w:val="22"/>
        </w:rPr>
      </w:pPr>
      <w:bookmarkStart w:id="3" w:name="_t3pqbcpyrq9q" w:colFirst="0" w:colLast="0"/>
      <w:bookmarkEnd w:id="3"/>
      <w:r w:rsidRPr="00AF6336">
        <w:rPr>
          <w:rFonts w:ascii="Aptos" w:hAnsi="Aptos"/>
          <w:b/>
          <w:sz w:val="22"/>
          <w:szCs w:val="22"/>
        </w:rPr>
        <w:t xml:space="preserve"> </w:t>
      </w:r>
    </w:p>
    <w:p w14:paraId="65F427F8" w14:textId="77777777" w:rsidR="00DE0869" w:rsidRPr="00AF6336" w:rsidRDefault="00000000">
      <w:pPr>
        <w:rPr>
          <w:rFonts w:ascii="Aptos" w:hAnsi="Aptos"/>
          <w:b/>
        </w:rPr>
      </w:pPr>
      <w:r w:rsidRPr="00AF6336">
        <w:rPr>
          <w:rFonts w:ascii="Aptos" w:hAnsi="Aptos"/>
          <w:b/>
        </w:rPr>
        <w:t>a)</w:t>
      </w:r>
      <w:r w:rsidRPr="00AF6336">
        <w:rPr>
          <w:rFonts w:ascii="Aptos" w:hAnsi="Aptos"/>
        </w:rPr>
        <w:tab/>
      </w:r>
      <w:r w:rsidRPr="00AF6336">
        <w:rPr>
          <w:rFonts w:ascii="Aptos" w:hAnsi="Aptos"/>
          <w:b/>
        </w:rPr>
        <w:t>Department of Psychology &amp; Neuroscience</w:t>
      </w:r>
    </w:p>
    <w:p w14:paraId="62AE3719" w14:textId="77777777" w:rsidR="00DE0869" w:rsidRPr="00AF6336" w:rsidRDefault="00000000">
      <w:pPr>
        <w:ind w:firstLine="720"/>
        <w:rPr>
          <w:rFonts w:ascii="Aptos" w:hAnsi="Aptos"/>
        </w:rPr>
      </w:pPr>
      <w:r w:rsidRPr="00AF6336">
        <w:rPr>
          <w:rFonts w:ascii="Aptos" w:hAnsi="Aptos"/>
        </w:rPr>
        <w:t>Weiss Hall, Temple University, 1701 N 13</w:t>
      </w:r>
      <w:r w:rsidRPr="00AF6336">
        <w:rPr>
          <w:rFonts w:ascii="Aptos" w:hAnsi="Aptos"/>
          <w:vertAlign w:val="superscript"/>
        </w:rPr>
        <w:t>th</w:t>
      </w:r>
      <w:r w:rsidRPr="00AF6336">
        <w:rPr>
          <w:rFonts w:ascii="Aptos" w:hAnsi="Aptos"/>
        </w:rPr>
        <w:t xml:space="preserve"> St. Philadelphia, PA, USA 19122</w:t>
      </w:r>
      <w:r w:rsidRPr="00AF6336">
        <w:rPr>
          <w:rFonts w:ascii="Aptos" w:hAnsi="Aptos"/>
          <w:b/>
        </w:rPr>
        <w:t xml:space="preserve">  </w:t>
      </w:r>
    </w:p>
    <w:p w14:paraId="5084AA66" w14:textId="77777777" w:rsidR="00DE0869" w:rsidRPr="00AF6336" w:rsidRDefault="00000000">
      <w:pPr>
        <w:spacing w:before="240" w:after="240"/>
        <w:jc w:val="both"/>
        <w:rPr>
          <w:rFonts w:ascii="Aptos" w:hAnsi="Aptos"/>
        </w:rPr>
      </w:pPr>
      <w:r w:rsidRPr="00AF6336">
        <w:rPr>
          <w:rFonts w:ascii="Aptos" w:hAnsi="Aptos"/>
        </w:rPr>
        <w:t xml:space="preserve"> </w:t>
      </w:r>
    </w:p>
    <w:p w14:paraId="0C89EF9D" w14:textId="77777777" w:rsidR="00DE0869" w:rsidRDefault="00DE0869">
      <w:pPr>
        <w:spacing w:before="240" w:after="240"/>
        <w:jc w:val="both"/>
        <w:rPr>
          <w:rFonts w:ascii="Aptos" w:hAnsi="Aptos"/>
          <w:b/>
        </w:rPr>
      </w:pPr>
    </w:p>
    <w:p w14:paraId="483627B7" w14:textId="77777777" w:rsidR="00AF6336" w:rsidRPr="00AF6336" w:rsidRDefault="00AF6336">
      <w:pPr>
        <w:spacing w:before="240" w:after="240"/>
        <w:jc w:val="both"/>
        <w:rPr>
          <w:rFonts w:ascii="Aptos" w:hAnsi="Aptos"/>
          <w:b/>
        </w:rPr>
      </w:pPr>
    </w:p>
    <w:p w14:paraId="22BA045F" w14:textId="77777777" w:rsidR="00DE0869" w:rsidRPr="00AF6336" w:rsidRDefault="00DE0869">
      <w:pPr>
        <w:spacing w:before="240" w:after="240"/>
        <w:jc w:val="both"/>
        <w:rPr>
          <w:rFonts w:ascii="Aptos" w:hAnsi="Aptos"/>
          <w:b/>
        </w:rPr>
      </w:pPr>
    </w:p>
    <w:p w14:paraId="55467C0A" w14:textId="77777777" w:rsidR="00DE0869" w:rsidRPr="00AF6336" w:rsidRDefault="00DE0869">
      <w:pPr>
        <w:spacing w:before="240" w:after="240"/>
        <w:jc w:val="both"/>
        <w:rPr>
          <w:rFonts w:ascii="Aptos" w:hAnsi="Aptos"/>
          <w:b/>
        </w:rPr>
      </w:pPr>
    </w:p>
    <w:p w14:paraId="0C116912" w14:textId="77777777" w:rsidR="00DE0869" w:rsidRPr="00AF6336" w:rsidRDefault="00000000">
      <w:pPr>
        <w:spacing w:before="240" w:after="240"/>
        <w:jc w:val="both"/>
        <w:rPr>
          <w:rFonts w:ascii="Aptos" w:hAnsi="Aptos"/>
        </w:rPr>
      </w:pPr>
      <w:r w:rsidRPr="00AF6336">
        <w:rPr>
          <w:rFonts w:ascii="Aptos" w:hAnsi="Aptos"/>
          <w:b/>
        </w:rPr>
        <w:t xml:space="preserve">* </w:t>
      </w:r>
      <w:r w:rsidRPr="00AF6336">
        <w:rPr>
          <w:rFonts w:ascii="Aptos" w:hAnsi="Aptos"/>
        </w:rPr>
        <w:t>Corresponding author.</w:t>
      </w:r>
    </w:p>
    <w:p w14:paraId="12F89E6D" w14:textId="77777777" w:rsidR="00DE0869" w:rsidRPr="00AF6336" w:rsidRDefault="00000000">
      <w:pPr>
        <w:spacing w:before="240" w:after="240"/>
        <w:jc w:val="both"/>
        <w:rPr>
          <w:rFonts w:ascii="Aptos" w:hAnsi="Aptos"/>
        </w:rPr>
      </w:pPr>
      <w:r w:rsidRPr="00AF6336">
        <w:rPr>
          <w:rFonts w:ascii="Aptos" w:hAnsi="Aptos"/>
          <w:i/>
        </w:rPr>
        <w:t xml:space="preserve">E-mail address: </w:t>
      </w:r>
      <w:r w:rsidRPr="00AF6336">
        <w:rPr>
          <w:rFonts w:ascii="Aptos" w:hAnsi="Aptos"/>
        </w:rPr>
        <w:t>billy.mitchell@temple.edu</w:t>
      </w:r>
    </w:p>
    <w:p w14:paraId="66E268A1" w14:textId="77777777" w:rsidR="00DE0869" w:rsidRPr="00AF6336" w:rsidRDefault="00000000">
      <w:pPr>
        <w:spacing w:before="240" w:after="240"/>
        <w:jc w:val="both"/>
        <w:rPr>
          <w:rFonts w:ascii="Aptos" w:hAnsi="Aptos"/>
        </w:rPr>
      </w:pPr>
      <w:r w:rsidRPr="00AF6336">
        <w:rPr>
          <w:rFonts w:ascii="Aptos" w:hAnsi="Aptos"/>
          <w:i/>
        </w:rPr>
        <w:t xml:space="preserve">Address: </w:t>
      </w:r>
      <w:r w:rsidRPr="00AF6336">
        <w:rPr>
          <w:rFonts w:ascii="Aptos" w:hAnsi="Aptos"/>
        </w:rPr>
        <w:t>717 Weiss Hall, Temple University,</w:t>
      </w:r>
    </w:p>
    <w:p w14:paraId="16D4C8B3" w14:textId="77777777" w:rsidR="00DE0869" w:rsidRPr="00AF6336" w:rsidRDefault="00000000">
      <w:pPr>
        <w:spacing w:before="240" w:after="240"/>
        <w:jc w:val="both"/>
        <w:rPr>
          <w:rFonts w:ascii="Aptos" w:hAnsi="Aptos"/>
        </w:rPr>
      </w:pPr>
      <w:r w:rsidRPr="00AF6336">
        <w:rPr>
          <w:rFonts w:ascii="Aptos" w:hAnsi="Aptos"/>
        </w:rPr>
        <w:t>1701 N 13</w:t>
      </w:r>
      <w:r w:rsidRPr="00AF6336">
        <w:rPr>
          <w:rFonts w:ascii="Aptos" w:hAnsi="Aptos"/>
          <w:vertAlign w:val="superscript"/>
        </w:rPr>
        <w:t>th</w:t>
      </w:r>
      <w:r w:rsidRPr="00AF6336">
        <w:rPr>
          <w:rFonts w:ascii="Aptos" w:hAnsi="Aptos"/>
        </w:rPr>
        <w:t xml:space="preserve"> St. Philadelphia, PA 19122</w:t>
      </w:r>
    </w:p>
    <w:p w14:paraId="73378A3E" w14:textId="77777777" w:rsidR="004C0767" w:rsidRDefault="004C0767">
      <w:pPr>
        <w:jc w:val="both"/>
        <w:rPr>
          <w:rFonts w:ascii="Aptos" w:hAnsi="Aptos"/>
          <w:b/>
        </w:rPr>
      </w:pPr>
    </w:p>
    <w:p w14:paraId="7C243731" w14:textId="1237013B" w:rsidR="00DE0869" w:rsidRPr="00AF6336" w:rsidRDefault="00000000">
      <w:pPr>
        <w:jc w:val="both"/>
        <w:rPr>
          <w:rFonts w:ascii="Aptos" w:hAnsi="Aptos"/>
        </w:rPr>
      </w:pPr>
      <w:r w:rsidRPr="00AF6336">
        <w:rPr>
          <w:rFonts w:ascii="Aptos" w:hAnsi="Aptos"/>
          <w:b/>
        </w:rPr>
        <w:lastRenderedPageBreak/>
        <w:t xml:space="preserve">ABSTRACT (250 / 250 Words): </w:t>
      </w:r>
      <w:r w:rsidR="00A97CB0" w:rsidRPr="00A97CB0">
        <w:rPr>
          <w:rFonts w:ascii="Aptos" w:hAnsi="Aptos"/>
          <w:bCs/>
        </w:rPr>
        <w:t xml:space="preserve">Continuous self-report ratings offer a high-resolution view of dynamic subjective </w:t>
      </w:r>
      <w:proofErr w:type="gramStart"/>
      <w:r w:rsidR="00A97CB0" w:rsidRPr="00A97CB0">
        <w:rPr>
          <w:rFonts w:ascii="Aptos" w:hAnsi="Aptos"/>
          <w:bCs/>
        </w:rPr>
        <w:t>experiences, yet</w:t>
      </w:r>
      <w:proofErr w:type="gramEnd"/>
      <w:r w:rsidR="00A97CB0" w:rsidRPr="00A97CB0">
        <w:rPr>
          <w:rFonts w:ascii="Aptos" w:hAnsi="Aptos"/>
          <w:bCs/>
        </w:rPr>
        <w:t xml:space="preserve"> concerns about maintaining experiential fidelity have largely limited studies to retrospective </w:t>
      </w:r>
      <w:r w:rsidR="00B45738">
        <w:rPr>
          <w:rFonts w:ascii="Aptos" w:hAnsi="Aptos"/>
          <w:bCs/>
        </w:rPr>
        <w:t>collection, rather than during initial viewing</w:t>
      </w:r>
      <w:r w:rsidR="00A97CB0" w:rsidRPr="00A97CB0">
        <w:rPr>
          <w:rFonts w:ascii="Aptos" w:hAnsi="Aptos"/>
          <w:bCs/>
        </w:rPr>
        <w:t>. In this fMRI study, we explored how continuously rating a narrative-driven stimulus during exposure (i.e., expressive active viewing) affects neural activity compared to simply watching the same stimulus without explicit rating (i.e., reflective active viewing). Thirty-five participants watched an episode of a murder-mystery program, with one group continuously rating their certainty about a character's guilt or innocence, and another group considering the same question without providing ratings. Using parametric modulation, univariate contrasts, and inter-subject correlation analyses, we identified distinct neural signatures associated with the rating process. Expressive rating engaged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raters in control networks, while non-raters exhibited synchrony in attention and default mode networks. Our findings suggest that although rating alters neural activity by engaging attentional and sensory networks, it does not significantly disrupt emotional processing or higher-order social cognition. This study highlights the value of continuous rating paradigms for capturing dynamic decision-making processes and illustrates the nuanced effects of real-time introspection on neural activity during naturalistic social observation.</w:t>
      </w:r>
    </w:p>
    <w:p w14:paraId="14664D89" w14:textId="77777777" w:rsidR="00DE0869" w:rsidRDefault="00000000">
      <w:pPr>
        <w:spacing w:before="240" w:after="240"/>
        <w:jc w:val="both"/>
        <w:rPr>
          <w:rFonts w:ascii="Aptos" w:hAnsi="Aptos"/>
        </w:rPr>
      </w:pPr>
      <w:r w:rsidRPr="00AF6336">
        <w:rPr>
          <w:rFonts w:ascii="Aptos" w:hAnsi="Aptos"/>
        </w:rPr>
        <w:t xml:space="preserve">       </w:t>
      </w:r>
      <w:r w:rsidRPr="00AF6336">
        <w:rPr>
          <w:rFonts w:ascii="Aptos" w:hAnsi="Aptos"/>
        </w:rPr>
        <w:tab/>
      </w:r>
    </w:p>
    <w:p w14:paraId="4CFA618A" w14:textId="77777777" w:rsidR="004C0767" w:rsidRDefault="004C0767">
      <w:pPr>
        <w:spacing w:before="240" w:after="240"/>
        <w:jc w:val="both"/>
        <w:rPr>
          <w:rFonts w:ascii="Aptos" w:hAnsi="Aptos"/>
        </w:rPr>
      </w:pPr>
    </w:p>
    <w:p w14:paraId="1C8E743F" w14:textId="77777777" w:rsidR="004C0767" w:rsidRDefault="004C0767">
      <w:pPr>
        <w:spacing w:before="240" w:after="240"/>
        <w:jc w:val="both"/>
        <w:rPr>
          <w:rFonts w:ascii="Aptos" w:hAnsi="Aptos"/>
        </w:rPr>
      </w:pPr>
    </w:p>
    <w:p w14:paraId="63D4B196" w14:textId="77777777" w:rsidR="004C0767" w:rsidRDefault="004C0767">
      <w:pPr>
        <w:spacing w:before="240" w:after="240"/>
        <w:jc w:val="both"/>
        <w:rPr>
          <w:rFonts w:ascii="Aptos" w:hAnsi="Aptos"/>
        </w:rPr>
      </w:pPr>
    </w:p>
    <w:p w14:paraId="306BA503" w14:textId="77777777" w:rsidR="004C0767" w:rsidRDefault="004C0767">
      <w:pPr>
        <w:spacing w:before="240" w:after="240"/>
        <w:jc w:val="both"/>
        <w:rPr>
          <w:rFonts w:ascii="Aptos" w:hAnsi="Aptos"/>
        </w:rPr>
      </w:pPr>
    </w:p>
    <w:p w14:paraId="008026B0" w14:textId="77777777" w:rsidR="004C0767" w:rsidRDefault="004C0767">
      <w:pPr>
        <w:spacing w:before="240" w:after="240"/>
        <w:jc w:val="both"/>
        <w:rPr>
          <w:rFonts w:ascii="Aptos" w:hAnsi="Aptos"/>
        </w:rPr>
      </w:pPr>
    </w:p>
    <w:p w14:paraId="21649ED2" w14:textId="77777777" w:rsidR="004C0767" w:rsidRDefault="004C0767">
      <w:pPr>
        <w:spacing w:before="240" w:after="240"/>
        <w:jc w:val="both"/>
        <w:rPr>
          <w:rFonts w:ascii="Aptos" w:hAnsi="Aptos"/>
        </w:rPr>
      </w:pPr>
    </w:p>
    <w:p w14:paraId="6B6EBBAD" w14:textId="77777777" w:rsidR="004C0767" w:rsidRDefault="004C0767">
      <w:pPr>
        <w:spacing w:before="240" w:after="240"/>
        <w:jc w:val="both"/>
        <w:rPr>
          <w:rFonts w:ascii="Aptos" w:hAnsi="Aptos"/>
        </w:rPr>
      </w:pPr>
    </w:p>
    <w:p w14:paraId="598F8806" w14:textId="77777777" w:rsidR="004C0767" w:rsidRDefault="004C0767">
      <w:pPr>
        <w:spacing w:before="240" w:after="240"/>
        <w:jc w:val="both"/>
        <w:rPr>
          <w:rFonts w:ascii="Aptos" w:hAnsi="Aptos"/>
        </w:rPr>
      </w:pPr>
    </w:p>
    <w:p w14:paraId="3D271CA6" w14:textId="77777777" w:rsidR="004C0767" w:rsidRDefault="004C0767">
      <w:pPr>
        <w:spacing w:before="240" w:after="240"/>
        <w:jc w:val="both"/>
        <w:rPr>
          <w:rFonts w:ascii="Aptos" w:hAnsi="Aptos"/>
        </w:rPr>
      </w:pPr>
    </w:p>
    <w:p w14:paraId="58F7A8C9" w14:textId="77777777" w:rsidR="004C0767" w:rsidRDefault="004C0767">
      <w:pPr>
        <w:spacing w:before="240" w:after="240"/>
        <w:jc w:val="both"/>
        <w:rPr>
          <w:rFonts w:ascii="Aptos" w:hAnsi="Aptos"/>
        </w:rPr>
      </w:pPr>
    </w:p>
    <w:p w14:paraId="7BA92127" w14:textId="77777777" w:rsidR="00DE0869" w:rsidRPr="00AF6336" w:rsidRDefault="00000000">
      <w:pPr>
        <w:spacing w:after="20"/>
        <w:jc w:val="both"/>
        <w:rPr>
          <w:rFonts w:ascii="Aptos" w:hAnsi="Aptos"/>
        </w:rPr>
      </w:pPr>
      <w:r w:rsidRPr="00AF6336">
        <w:rPr>
          <w:rFonts w:ascii="Aptos" w:hAnsi="Aptos"/>
          <w:b/>
        </w:rPr>
        <w:t xml:space="preserve">KEYWORDS: </w:t>
      </w:r>
      <w:r w:rsidRPr="00AF6336">
        <w:rPr>
          <w:rFonts w:ascii="Aptos" w:hAnsi="Aptos"/>
        </w:rPr>
        <w:t xml:space="preserve">fMRI, naturalistic stimuli, decision-making, continuous ratings   </w:t>
      </w:r>
    </w:p>
    <w:p w14:paraId="2269C616" w14:textId="77777777" w:rsidR="00DE0869" w:rsidRPr="00AF6336" w:rsidRDefault="00000000" w:rsidP="00AF6336">
      <w:pPr>
        <w:pStyle w:val="Heading2"/>
        <w:spacing w:before="0" w:after="0" w:line="240" w:lineRule="auto"/>
        <w:jc w:val="both"/>
        <w:rPr>
          <w:rFonts w:ascii="Aptos" w:hAnsi="Aptos"/>
          <w:b/>
          <w:bCs/>
          <w:sz w:val="22"/>
          <w:szCs w:val="22"/>
        </w:rPr>
      </w:pPr>
      <w:r w:rsidRPr="00AF6336">
        <w:rPr>
          <w:rFonts w:ascii="Aptos" w:hAnsi="Aptos"/>
          <w:b/>
          <w:bCs/>
          <w:sz w:val="22"/>
          <w:szCs w:val="22"/>
        </w:rPr>
        <w:lastRenderedPageBreak/>
        <w:t>Introduction</w:t>
      </w:r>
    </w:p>
    <w:p w14:paraId="66488797" w14:textId="1CE4DAF8" w:rsidR="003F613E" w:rsidRDefault="00000000" w:rsidP="00AF6336">
      <w:pPr>
        <w:spacing w:line="240" w:lineRule="auto"/>
        <w:ind w:firstLine="540"/>
        <w:jc w:val="both"/>
        <w:rPr>
          <w:rFonts w:ascii="Aptos" w:hAnsi="Aptos"/>
        </w:rPr>
      </w:pPr>
      <w:r w:rsidRPr="00AF6336">
        <w:rPr>
          <w:rFonts w:ascii="Aptos" w:hAnsi="Aptos"/>
        </w:rPr>
        <w:t xml:space="preserve">When introducing the use of continuous self-report to quantify subjective experiences, Levenson and colleagues </w:t>
      </w:r>
      <w:r w:rsidR="00004753">
        <w:rPr>
          <w:rFonts w:ascii="Aptos" w:hAnsi="Aptos"/>
        </w:rPr>
        <w:fldChar w:fldCharType="begin"/>
      </w:r>
      <w:r w:rsidR="00E45777">
        <w:rPr>
          <w:rFonts w:ascii="Aptos" w:hAnsi="Aptos"/>
        </w:rPr>
        <w:instrText xml:space="preserve"> ADDIN ZOTERO_ITEM CSL_CITATION {"citationID":"9BIkvIv8","properties":{"formattedCitation":"(Robert W. Levenson et al., 1983)","plainCitation":"(Robert W. Levenson et al., 1983)","dontUpdate":true,"noteIndex":0},"citationItems":[{"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004753">
        <w:rPr>
          <w:rFonts w:ascii="Aptos" w:hAnsi="Aptos"/>
        </w:rPr>
        <w:fldChar w:fldCharType="separate"/>
      </w:r>
      <w:r w:rsidR="00004753" w:rsidRPr="00004753">
        <w:rPr>
          <w:rFonts w:ascii="Aptos" w:hAnsi="Aptos"/>
        </w:rPr>
        <w:t>(1983)</w:t>
      </w:r>
      <w:r w:rsidR="00004753">
        <w:rPr>
          <w:rFonts w:ascii="Aptos" w:hAnsi="Aptos"/>
        </w:rPr>
        <w:fldChar w:fldCharType="end"/>
      </w:r>
      <w:r w:rsidRPr="00AF6336">
        <w:rPr>
          <w:rFonts w:ascii="Aptos" w:hAnsi="Aptos"/>
        </w:rPr>
        <w:t xml:space="preserve"> underscored a persistent tension between experimental control and ecological validity: "</w:t>
      </w:r>
      <w:r w:rsidRPr="00AF6336">
        <w:rPr>
          <w:rFonts w:ascii="Aptos" w:hAnsi="Aptos"/>
          <w:i/>
        </w:rPr>
        <w:t>Unfortunately, the demands associated with laboratory experimentation extract significant compromises that may escalate until the experimental context bears little relation to the natural [phenomena being studied]</w:t>
      </w:r>
      <w:r w:rsidRPr="00AF6336">
        <w:rPr>
          <w:rFonts w:ascii="Aptos" w:hAnsi="Aptos"/>
        </w:rPr>
        <w:t>. (pg</w:t>
      </w:r>
      <w:r w:rsidR="009F2A6F">
        <w:rPr>
          <w:rFonts w:ascii="Aptos" w:hAnsi="Aptos"/>
        </w:rPr>
        <w:t>.</w:t>
      </w:r>
      <w:r w:rsidRPr="00AF6336">
        <w:rPr>
          <w:rFonts w:ascii="Aptos" w:hAnsi="Aptos"/>
        </w:rPr>
        <w:t xml:space="preserve"> 587)" This same concern has motivated many social and affective neuroscience researchers interested in higher-order cognitive phenomena to use dynamic, feature-rich audio/video stimuli in their research (e.g., </w:t>
      </w:r>
      <w:hyperlink r:id="rId8">
        <w:r w:rsidR="00004753">
          <w:fldChar w:fldCharType="begin"/>
        </w:r>
        <w:r w:rsidR="00E45777">
          <w:instrText xml:space="preserve"> ADDIN ZOTERO_ITEM CSL_CITATION {"citationID":"ohdQglCO","properties":{"formattedCitation":"(J. Chen et al., 2017; Hasson et al., 2004, 2008)","plainCitation":"(J. Chen et al., 2017; Hasson et al., 2004, 2008)","dontUpdate":true,"noteIndex":0},"citationItems":[{"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9078,"uris":["http://zotero.org/users/6239255/items/N7VP39X2"],"itemData":{"id":9078,"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9077,"uris":["http://zotero.org/users/6239255/items/P4KK4LTB"],"itemData":{"id":9077,"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004753">
          <w:fldChar w:fldCharType="separate"/>
        </w:r>
        <w:r w:rsidR="00BE2F62" w:rsidRPr="00BE2F62">
          <w:t>J. Chen et al., 2017; Hasson et al., 2004, 2008)</w:t>
        </w:r>
        <w:r w:rsidR="00004753">
          <w:fldChar w:fldCharType="end"/>
        </w:r>
      </w:hyperlink>
      <w:r w:rsidRPr="00AF6336">
        <w:rPr>
          <w:rFonts w:ascii="Aptos" w:hAnsi="Aptos"/>
        </w:rPr>
        <w:t>. These dynamic, feature-rich stimuli can more accurately reflect characteristics of real-world contexts relative to highly controlled studies</w:t>
      </w:r>
      <w:r w:rsidR="00004753">
        <w:rPr>
          <w:rFonts w:ascii="Aptos" w:hAnsi="Aptos"/>
        </w:rPr>
        <w:t xml:space="preserve"> </w:t>
      </w:r>
      <w:r w:rsidR="009440B1">
        <w:rPr>
          <w:rFonts w:ascii="Aptos" w:hAnsi="Aptos"/>
        </w:rPr>
        <w:fldChar w:fldCharType="begin"/>
      </w:r>
      <w:r w:rsidR="00E45777">
        <w:rPr>
          <w:rFonts w:ascii="Aptos" w:hAnsi="Aptos"/>
        </w:rPr>
        <w:instrText xml:space="preserve"> ADDIN ZOTERO_ITEM CSL_CITATION {"citationID":"87IAwwFr","properties":{"formattedCitation":"(DuPre et al., 2020; Hamilton &amp; Huth, 2020; Saurabh Sonkusare et al., 2019)","plainCitation":"(DuPre et al., 2020; Hamilton &amp; Huth, 2020; Saurabh Sonkusare et al., 2019)","dontUpdate":true,"noteIndex":0},"citationItems":[{"id":18087,"uris":["http://zotero.org/users/6239255/items/JWM82S52"],"itemData":{"id":18087,"type":"article-journal","abstract":"Naturalistic stimuli show signiﬁcant potential to inform behavioral, cognitive, and clinical neuroscience. To date, this impact is still limited by the relative inaccessibility of both generated neuroimaging data as well as the supporting naturalistic stimuli. In this perspective, we highlight currently available naturalistic datasets and technical solutions such as DataLad that continue to advance our ability to share this data. We also review scientiﬁc and sociological challenges in selecting naturalistic stimuli for reproducible research. Overall, we encourage researchers to share their naturalistic datasets to the full extent possible under local copyright law.","container-title":"NeuroImage","DOI":"10.1016/j.neuroimage.2019.116330","ISSN":"10538119","journalAbbreviation":"NeuroImage","language":"en","page":"116330","source":"DOI.org (Crossref)","title":"Nature abhors a paywall: How open science can realize the potential of naturalistic stimuli","title-short":"Nature abhors a paywall","volume":"216","author":[{"family":"DuPre","given":"Elizabeth"},{"family":"Hanke","given":"Michael"},{"family":"Poline","given":"Jean-Baptiste"}],"issued":{"date-parts":[["2020",8]]}}},{"id":18088,"uris":["http://zotero.org/users/6239255/items/JWMFWFG4","http://zotero.org/users/6239255/items/XUIUP9ZU"],"itemData":{"id":18088,"type":"article-journal","abstract":"ABSTRACTHumans have a unique ability to produce and consume rich, complex, and varied language in order to communicate ideas to one another. Still, outside of natural reading, the most common metho...","container-title":"Language, cognition and neuroscience","DOI":"10.1080/23273798.2018.1499946","issue":"5","note":"DOI: 10.1080/23273798.2018.1499946\nMAG ID: 2883992483\nPMCID: 7324135\nPMID: 32656294\nS2ID: 36371b9b05e964fb56835f8d25bc5c5d3247fb73","page":"573-582","title":"The revolution will not be controlled: natural stimuli in speech neuroscience","volume":"35","author":[{"literal":"Liberty S. Hamilton"},{"family":"Hamilton","given":"Liberty S."},{"literal":"Alexander G. Huth"},{"family":"Huth","given":"Alexander G."}],"issued":{"date-parts":[["2020",1,1]]}}},{"id":17992,"uris":["http://zotero.org/users/6239255/items/7I3Q8UPR"],"itemData":{"id":17992,"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009440B1">
        <w:rPr>
          <w:rFonts w:ascii="Aptos" w:hAnsi="Aptos"/>
        </w:rPr>
        <w:fldChar w:fldCharType="separate"/>
      </w:r>
      <w:r w:rsidR="009440B1" w:rsidRPr="009440B1">
        <w:rPr>
          <w:rFonts w:ascii="Aptos" w:hAnsi="Aptos"/>
        </w:rPr>
        <w:t>(DuPre et al., 2020; Hamilton &amp; Huth, 2020; Sonkusare et al., 2019)</w:t>
      </w:r>
      <w:r w:rsidR="009440B1">
        <w:rPr>
          <w:rFonts w:ascii="Aptos" w:hAnsi="Aptos"/>
        </w:rPr>
        <w:fldChar w:fldCharType="end"/>
      </w:r>
      <w:r w:rsidRPr="00AF6336">
        <w:rPr>
          <w:rFonts w:ascii="Aptos" w:hAnsi="Aptos"/>
        </w:rPr>
        <w:t>, which differ from real-world contexts in complexity (e.g., contain</w:t>
      </w:r>
      <w:r w:rsidR="009F2A6F">
        <w:rPr>
          <w:rFonts w:ascii="Aptos" w:hAnsi="Aptos"/>
        </w:rPr>
        <w:t>ing</w:t>
      </w:r>
      <w:r w:rsidRPr="00AF6336">
        <w:rPr>
          <w:rFonts w:ascii="Aptos" w:hAnsi="Aptos"/>
        </w:rPr>
        <w:t xml:space="preserve"> temporally-sensitive narrative structures, nuanced social interactions and emotional information) and cognitive demand (e.g., resolving ambiguities in narrative events, interpreting dynamic personal relationships and motivations) (</w:t>
      </w:r>
      <w:r w:rsidR="009440B1">
        <w:rPr>
          <w:rFonts w:ascii="Aptos" w:hAnsi="Aptos"/>
        </w:rPr>
        <w:fldChar w:fldCharType="begin"/>
      </w:r>
      <w:r w:rsidR="00E45777">
        <w:rPr>
          <w:rFonts w:ascii="Aptos" w:hAnsi="Aptos"/>
        </w:rPr>
        <w:instrText xml:space="preserve"> ADDIN ZOTERO_ITEM CSL_CITATION {"citationID":"MTXlASNM","properties":{"formattedCitation":"(Samuel A. Nastase et al., 2020)","plainCitation":"(Samuel A. Nastase et al., 2020)","dontUpdate":true,"noteIndex":0},"citationItems":[{"id":18063,"uris":["http://zotero.org/users/6239255/items/I6GAVZUZ"],"itemData":{"id":18063,"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9440B1">
        <w:rPr>
          <w:rFonts w:ascii="Aptos" w:hAnsi="Aptos"/>
        </w:rPr>
        <w:fldChar w:fldCharType="separate"/>
      </w:r>
      <w:r w:rsidR="009440B1" w:rsidRPr="009440B1">
        <w:rPr>
          <w:rFonts w:ascii="Aptos" w:hAnsi="Aptos"/>
        </w:rPr>
        <w:t>Nastase et al., 2020)</w:t>
      </w:r>
      <w:r w:rsidR="009440B1">
        <w:rPr>
          <w:rFonts w:ascii="Aptos" w:hAnsi="Aptos"/>
        </w:rPr>
        <w:fldChar w:fldCharType="end"/>
      </w:r>
      <w:r w:rsidRPr="00AF6336">
        <w:rPr>
          <w:rFonts w:ascii="Aptos" w:hAnsi="Aptos"/>
        </w:rPr>
        <w:t xml:space="preserve">. </w:t>
      </w:r>
      <w:r w:rsidR="006B1C79" w:rsidRPr="006B1C79">
        <w:rPr>
          <w:rFonts w:ascii="Aptos" w:hAnsi="Aptos"/>
        </w:rPr>
        <w:t xml:space="preserve">For instance, a suspenseful drama film </w:t>
      </w:r>
      <w:r w:rsidR="006B1C79">
        <w:rPr>
          <w:rFonts w:ascii="Aptos" w:hAnsi="Aptos"/>
        </w:rPr>
        <w:t xml:space="preserve">may motivate </w:t>
      </w:r>
      <w:r w:rsidR="006B1C79" w:rsidRPr="006B1C79">
        <w:rPr>
          <w:rFonts w:ascii="Aptos" w:hAnsi="Aptos"/>
        </w:rPr>
        <w:t>viewers to assess</w:t>
      </w:r>
      <w:r w:rsidR="006B1C79">
        <w:rPr>
          <w:rFonts w:ascii="Aptos" w:hAnsi="Aptos"/>
        </w:rPr>
        <w:t xml:space="preserve"> qualities of the</w:t>
      </w:r>
      <w:r w:rsidR="006B1C79" w:rsidRPr="006B1C79">
        <w:rPr>
          <w:rFonts w:ascii="Aptos" w:hAnsi="Aptos"/>
        </w:rPr>
        <w:t xml:space="preserve"> </w:t>
      </w:r>
      <w:r w:rsidR="006B1C79">
        <w:rPr>
          <w:rFonts w:ascii="Aptos" w:hAnsi="Aptos"/>
        </w:rPr>
        <w:t xml:space="preserve">various </w:t>
      </w:r>
      <w:r w:rsidR="006B1C79" w:rsidRPr="006B1C79">
        <w:rPr>
          <w:rFonts w:ascii="Aptos" w:hAnsi="Aptos"/>
        </w:rPr>
        <w:t>character</w:t>
      </w:r>
      <w:r w:rsidR="006B1C79">
        <w:rPr>
          <w:rFonts w:ascii="Aptos" w:hAnsi="Aptos"/>
        </w:rPr>
        <w:t xml:space="preserve"> and their relationships</w:t>
      </w:r>
      <w:r w:rsidR="006B1C79" w:rsidRPr="006B1C79">
        <w:rPr>
          <w:rFonts w:ascii="Aptos" w:hAnsi="Aptos"/>
        </w:rPr>
        <w:t xml:space="preserve">, </w:t>
      </w:r>
      <w:r w:rsidR="006B1C79">
        <w:rPr>
          <w:rFonts w:ascii="Aptos" w:hAnsi="Aptos"/>
        </w:rPr>
        <w:t>to evaluate</w:t>
      </w:r>
      <w:r w:rsidR="006B1C79" w:rsidRPr="006B1C79">
        <w:rPr>
          <w:rFonts w:ascii="Aptos" w:hAnsi="Aptos"/>
        </w:rPr>
        <w:t xml:space="preserve"> ambiguous social cues and shifting motivations—much like real-world uncertainty in social decision-making. In contrast, a controlled lab task</w:t>
      </w:r>
      <w:r w:rsidR="006B1C79">
        <w:rPr>
          <w:rFonts w:ascii="Aptos" w:hAnsi="Aptos"/>
        </w:rPr>
        <w:t>, such as</w:t>
      </w:r>
      <w:r w:rsidR="006B1C79" w:rsidRPr="006B1C79">
        <w:rPr>
          <w:rFonts w:ascii="Aptos" w:hAnsi="Aptos"/>
        </w:rPr>
        <w:t xml:space="preserve"> </w:t>
      </w:r>
      <w:r w:rsidR="006B1C79">
        <w:rPr>
          <w:rFonts w:ascii="Aptos" w:hAnsi="Aptos"/>
        </w:rPr>
        <w:t>a computerized</w:t>
      </w:r>
      <w:r w:rsidR="006B1C79" w:rsidRPr="006B1C79">
        <w:rPr>
          <w:rFonts w:ascii="Aptos" w:hAnsi="Aptos"/>
        </w:rPr>
        <w:t xml:space="preserve"> ultimatum game</w:t>
      </w:r>
      <w:r w:rsidR="006B1C79">
        <w:rPr>
          <w:rFonts w:ascii="Aptos" w:hAnsi="Aptos"/>
        </w:rPr>
        <w:t>,</w:t>
      </w:r>
      <w:r w:rsidR="006B1C79" w:rsidRPr="006B1C79">
        <w:rPr>
          <w:rFonts w:ascii="Aptos" w:hAnsi="Aptos"/>
        </w:rPr>
        <w:t xml:space="preserve"> isolates decision-making in a simplified, static context, offering participants limited information and clear, quantifiable choices, which lacks the richness and unpredictability found in natural social interactions.</w:t>
      </w:r>
      <w:r w:rsidR="006B1C79">
        <w:rPr>
          <w:rFonts w:ascii="Aptos" w:hAnsi="Aptos"/>
        </w:rPr>
        <w:t xml:space="preserve"> Dynamic, feature-rich stimuli</w:t>
      </w:r>
      <w:r w:rsidR="001D1567" w:rsidRPr="001D1567">
        <w:t xml:space="preserve"> </w:t>
      </w:r>
      <w:r w:rsidRPr="00AF6336">
        <w:rPr>
          <w:rFonts w:ascii="Aptos" w:hAnsi="Aptos"/>
        </w:rPr>
        <w:t xml:space="preserve"> induce strong subjective experiences </w:t>
      </w:r>
      <w:r w:rsidR="00E81C39">
        <w:rPr>
          <w:rFonts w:ascii="Aptos" w:hAnsi="Aptos"/>
        </w:rPr>
        <w:fldChar w:fldCharType="begin"/>
      </w:r>
      <w:r w:rsidR="00E45777">
        <w:rPr>
          <w:rFonts w:ascii="Aptos" w:hAnsi="Aptos"/>
        </w:rPr>
        <w:instrText xml:space="preserve"> ADDIN ZOTERO_ITEM CSL_CITATION {"citationID":"wYohLqbQ","properties":{"formattedCitation":"(Westermann et al., 1996)","plainCitation":"(Westermann et al., 1996)","noteIndex":0},"citationItems":[{"id":18096,"uris":["http://zotero.org/users/6239255/items/SQ7LE9IQ"],"itemData":{"id":18096,"type":"article-journal","container-title":"European Journal of Social Psychology","issue":"1996","language":"en","page":"557-580","source":"Zotero","title":"Relative effectiveness and validity of mood induction procedures: a meta-analysis","volume":"26","author":[{"family":"Westermann","given":"Rainer"},{"family":"Spies","given":"Kordelia"},{"family":"Stahl","given":"Gunter"},{"family":"Hesse","given":"Friedrich"}],"issued":{"date-parts":[["1996"]]}}}],"schema":"https://github.com/citation-style-language/schema/raw/master/csl-citation.json"} </w:instrText>
      </w:r>
      <w:r w:rsidR="00E81C39">
        <w:rPr>
          <w:rFonts w:ascii="Aptos" w:hAnsi="Aptos"/>
        </w:rPr>
        <w:fldChar w:fldCharType="separate"/>
      </w:r>
      <w:r w:rsidR="00552A01" w:rsidRPr="00552A01">
        <w:rPr>
          <w:rFonts w:ascii="Aptos" w:hAnsi="Aptos"/>
        </w:rPr>
        <w:t>(Westermann et al., 1996)</w:t>
      </w:r>
      <w:r w:rsidR="00E81C39">
        <w:rPr>
          <w:rFonts w:ascii="Aptos" w:hAnsi="Aptos"/>
        </w:rPr>
        <w:fldChar w:fldCharType="end"/>
      </w:r>
      <w:r w:rsidRPr="00AF6336">
        <w:rPr>
          <w:rFonts w:ascii="Aptos" w:hAnsi="Aptos"/>
        </w:rPr>
        <w:t xml:space="preserve">, evoke vivid sensory representations, and provide contexts that mirror experiences in our own lives </w:t>
      </w:r>
      <w:r w:rsidR="00E16395">
        <w:rPr>
          <w:rFonts w:ascii="Aptos" w:hAnsi="Aptos"/>
        </w:rPr>
        <w:fldChar w:fldCharType="begin"/>
      </w:r>
      <w:r w:rsidR="00E45777">
        <w:rPr>
          <w:rFonts w:ascii="Aptos" w:hAnsi="Aptos"/>
        </w:rPr>
        <w:instrText xml:space="preserve"> ADDIN ZOTERO_ITEM CSL_CITATION {"citationID":"KZjjwcvo","properties":{"formattedCitation":"(Goldberg et al., 2014; Saarim\\uc0\\u228{}ki, 2021)","plainCitation":"(Goldberg et al., 2014; Saarimäki, 2021)","noteIndex":0},"citationItems":[{"id":18092,"uris":["http://zotero.org/users/6239255/items/9UACCLHY"],"itemData":{"id":18092,"type":"article-journal","abstract":"A large body of brain imaging research highlights a set of speciﬁc regions in the limbic, insular and prefrontal cortex as sensitive to static visual images of high emotional content. Here we report that when using more naturalistic stimuli (short audio–visual video clips) the most selective cortical loci demonstrating preferential activation to emotional content were centered on the dorsal, action related, stream of visual areas. Subjects underwent fMRI scanning while watching a set of highly emotional as well as neutral video clips. Following the scan, clips were rated by each subject for emotional arousal and valence. Surprisingly, activity in dorsal stream visual areas (such as IPS and SPL) showed the highest preference to emotional arousal compared to all other brain areas. In contrast, ventral stream visual areas showed a signiﬁcantly weaker emotional preference. Control experiments ruled out low level visual or auditory cues as contributing factors to this effect. Furthermore, the speciﬁc spatial pattern of emotion-related activations was incompatible with general arousal or attentional effects. Given the established role of dorsal stream visual areas in action-related functions, these results support the long held hypothesis associating emotion with preparation for action.","container-title":"NeuroImage","DOI":"10.1016/j.neuroimage.2013.08.032","ISSN":"10538119","journalAbbreviation":"NeuroImage","language":"en","page":"254-264","source":"DOI.org (Crossref)","title":"The emotion–action link? Naturalistic emotional stimuli preferentially activate the human dorsal visual stream","title-short":"The emotion–action link?","volume":"84","author":[{"family":"Goldberg","given":"Hagar"},{"family":"Preminger","given":"Son"},{"family":"Malach","given":"Rafael"}],"issued":{"date-parts":[["2014",1]]}}},{"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E16395">
        <w:rPr>
          <w:rFonts w:ascii="Aptos" w:hAnsi="Aptos"/>
        </w:rPr>
        <w:fldChar w:fldCharType="separate"/>
      </w:r>
      <w:r w:rsidR="00AF4E49" w:rsidRPr="00AF4E49">
        <w:rPr>
          <w:rFonts w:ascii="Aptos" w:hAnsi="Aptos" w:cs="Times New Roman"/>
        </w:rPr>
        <w:t>(Goldberg et al., 2014; Saarimäki, 2021)</w:t>
      </w:r>
      <w:r w:rsidR="00E16395">
        <w:rPr>
          <w:rFonts w:ascii="Aptos" w:hAnsi="Aptos"/>
        </w:rPr>
        <w:fldChar w:fldCharType="end"/>
      </w:r>
      <w:r w:rsidRPr="00AF6336">
        <w:rPr>
          <w:rFonts w:ascii="Aptos" w:hAnsi="Aptos"/>
        </w:rPr>
        <w:t>. Furthermore, dynamic, feature-rich stimuli can be highly engaging</w:t>
      </w:r>
      <w:r w:rsidR="00016CD1">
        <w:rPr>
          <w:rFonts w:ascii="Aptos" w:hAnsi="Aptos"/>
        </w:rPr>
        <w:t xml:space="preserve"> </w:t>
      </w:r>
      <w:r w:rsidR="00451D5A">
        <w:rPr>
          <w:rFonts w:ascii="Aptos" w:hAnsi="Aptos"/>
        </w:rPr>
        <w:fldChar w:fldCharType="begin"/>
      </w:r>
      <w:r w:rsidR="00E45777">
        <w:rPr>
          <w:rFonts w:ascii="Aptos" w:hAnsi="Aptos"/>
        </w:rPr>
        <w:instrText xml:space="preserve"> ADDIN ZOTERO_ITEM CSL_CITATION {"citationID":"GezvXfUN","properties":{"formattedCitation":"(Byrge et al., 2022; Gross &amp; Levenson, 1995; Hutcherson et al., 2005; J\\uc0\\u228{}\\uc0\\u228{}skel\\uc0\\u228{}inen et al., 2022)","plainCitation":"(Byrge et al., 2022; Gross &amp; Levenson, 1995; Hutcherson et al., 2005; Jääskeläinen et al., 2022)","noteIndex":0},"citationItems":[{"id":18138,"uris":["http://zotero.org/users/6239255/items/PHS8AAHD"],"itemData":{"id":18138,"type":"article-journal","abstract":"Naturalistic imaging paradigms, in which participants view complex videos in the scanner, are increasingly used in human cognitive neuroscience. Videos evoke temporally synchronized brain responses that are similar across subjects as well as within subjects, but the reproducibility of these brain responses across different data acquisition sites has not yet been quantified. Here, we characterize the consistency of brain responses across independent samples of participants viewing the same videos in functional magnetic resonance imaging (fMRI) scanners at different sites (Indiana University and Caltech). We compared brain responses collected at these different sites for two carefully matched datasets with identical scanner models, acquisition, and preprocessing details, along with a third unmatched dataset in which these details varied. Our overall conclusion is that for matched and unmatched datasets alike, video-evoked brain responses have high consistency across these different sites, both when compared across groups and across pairs of individuals. As one might expect, differences between sites were larger for unmatched datasets than matched datasets. Residual differences between datasets could in part reflect participant-level variability rather than scanner- or data- related effects. Altogether our results indicate promise for the development and, critically, generalization of video fMRI studies of individual differences in healthy and clinical populations alike.","container-title":"Human Brain Mapping","DOI":"10.1002/hbm.25830","ISSN":"1065-9471, 1097-0193","issue":"9","journalAbbreviation":"Human Brain Mapping","language":"en","page":"2972-2991","source":"DOI.org (Crossref)","title":"Video</w:instrText>
      </w:r>
      <w:r w:rsidR="00E45777">
        <w:rPr>
          <w:rFonts w:ascii="Cambria Math" w:hAnsi="Cambria Math" w:cs="Cambria Math"/>
        </w:rPr>
        <w:instrText>‐</w:instrText>
      </w:r>
      <w:r w:rsidR="00E45777">
        <w:rPr>
          <w:rFonts w:ascii="Aptos" w:hAnsi="Aptos"/>
        </w:rPr>
        <w:instrText xml:space="preserve">evoked fMRI BOLD responses are highly consistent across different data acquisition sites","volume":"43","author":[{"family":"Byrge","given":"Lisa"},{"family":"Kliemann","given":"Dorit"},{"family":"He","given":"Ye"},{"family":"Cheng","given":"Hu"},{"family":"Tyszka","given":"Julian Michael"},{"family":"Adolphs","given":"Ralph"},{"family":"Kennedy","given":"Daniel P."}],"issued":{"date-parts":[["2022",6,15]]}}},{"id":18098,"uris":["http://zotero.org/users/6239255/items/VAC9AFVX"],"itemData":{"id":18098,"type":"article-journal","container-title":"Cognition &amp; Emotion","issue":"1","language":"en","page":"87-108","source":"Zotero","title":"Emotion Elicitation Using Films","volume":"9","author":[{"family":"Gross","given":"James J"},{"family":"Levenson","given":"Robert W"}],"issued":{"date-parts":[["1995"]]}}},{"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451D5A">
        <w:rPr>
          <w:rFonts w:ascii="Aptos" w:hAnsi="Aptos"/>
        </w:rPr>
        <w:fldChar w:fldCharType="separate"/>
      </w:r>
      <w:r w:rsidR="008840E7" w:rsidRPr="008840E7">
        <w:rPr>
          <w:rFonts w:ascii="Aptos" w:hAnsi="Aptos" w:cs="Times New Roman"/>
        </w:rPr>
        <w:t>(Byrge et al., 2022; Gross &amp; Levenson, 1995; Hutcherson et al., 2005; Jääskeläinen et al., 2022)</w:t>
      </w:r>
      <w:r w:rsidR="00451D5A">
        <w:rPr>
          <w:rFonts w:ascii="Aptos" w:hAnsi="Aptos"/>
        </w:rPr>
        <w:fldChar w:fldCharType="end"/>
      </w:r>
      <w:r w:rsidRPr="00AF6336">
        <w:rPr>
          <w:rFonts w:ascii="Aptos" w:hAnsi="Aptos"/>
        </w:rPr>
        <w:t>.</w:t>
      </w:r>
    </w:p>
    <w:p w14:paraId="4EE109A4" w14:textId="77442FF5" w:rsidR="00DE0869" w:rsidRPr="00AF6336" w:rsidRDefault="003F613E" w:rsidP="00AF6336">
      <w:pPr>
        <w:spacing w:line="240" w:lineRule="auto"/>
        <w:ind w:firstLine="540"/>
        <w:jc w:val="both"/>
        <w:rPr>
          <w:rFonts w:ascii="Aptos" w:hAnsi="Aptos"/>
        </w:rPr>
      </w:pPr>
      <w:r w:rsidRPr="003F613E">
        <w:rPr>
          <w:rFonts w:ascii="Aptos" w:hAnsi="Aptos"/>
          <w:b/>
          <w:bCs/>
        </w:rPr>
        <w:t>Passive Viewing.</w:t>
      </w:r>
      <w:r>
        <w:rPr>
          <w:rFonts w:ascii="Aptos" w:hAnsi="Aptos"/>
        </w:rPr>
        <w:t xml:space="preserve"> </w:t>
      </w:r>
      <w:r w:rsidRPr="00AF6336">
        <w:rPr>
          <w:rFonts w:ascii="Aptos" w:hAnsi="Aptos"/>
        </w:rPr>
        <w:t xml:space="preserve">When participants passively engage with dynamic stimuli - or watch/listen without an explicitly defined goal - researchers can </w:t>
      </w:r>
      <w:r w:rsidR="009F2A6F">
        <w:rPr>
          <w:rFonts w:ascii="Aptos" w:hAnsi="Aptos"/>
        </w:rPr>
        <w:t>study these</w:t>
      </w:r>
      <w:r w:rsidRPr="00AF6336">
        <w:rPr>
          <w:rFonts w:ascii="Aptos" w:hAnsi="Aptos"/>
        </w:rPr>
        <w:t xml:space="preserve"> unrestricted neural dynamics</w:t>
      </w:r>
      <w:r w:rsidR="009F2A6F">
        <w:rPr>
          <w:rFonts w:ascii="Aptos" w:hAnsi="Aptos"/>
        </w:rPr>
        <w:t xml:space="preserve"> to model real world cognitive processes</w:t>
      </w:r>
      <w:r w:rsidRPr="00AF6336">
        <w:rPr>
          <w:rFonts w:ascii="Aptos" w:hAnsi="Aptos"/>
        </w:rPr>
        <w:t xml:space="preserve"> </w:t>
      </w:r>
      <w:r w:rsidR="00451D5A">
        <w:rPr>
          <w:rFonts w:ascii="Aptos" w:hAnsi="Aptos"/>
        </w:rPr>
        <w:fldChar w:fldCharType="begin"/>
      </w:r>
      <w:r w:rsidR="00E45777">
        <w:rPr>
          <w:rFonts w:ascii="Aptos" w:hAnsi="Aptos"/>
        </w:rPr>
        <w:instrText xml:space="preserve"> ADDIN ZOTERO_ITEM CSL_CITATION {"citationID":"QeNjgrED","properties":{"formattedCitation":"(Nastase et al., 2020)","plainCitation":"(Nastase et al., 2020)","noteIndex":0},"citationItems":[{"id":18063,"uris":["http://zotero.org/users/6239255/items/I6GAVZUZ"],"itemData":{"id":18063,"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451D5A">
        <w:rPr>
          <w:rFonts w:ascii="Aptos" w:hAnsi="Aptos"/>
        </w:rPr>
        <w:fldChar w:fldCharType="separate"/>
      </w:r>
      <w:r w:rsidR="00451D5A" w:rsidRPr="00451D5A">
        <w:rPr>
          <w:rFonts w:ascii="Aptos" w:hAnsi="Aptos"/>
        </w:rPr>
        <w:t>(Nastase et al., 2020)</w:t>
      </w:r>
      <w:r w:rsidR="00451D5A">
        <w:rPr>
          <w:rFonts w:ascii="Aptos" w:hAnsi="Aptos"/>
        </w:rPr>
        <w:fldChar w:fldCharType="end"/>
      </w:r>
      <w:r w:rsidRPr="00AF6336">
        <w:rPr>
          <w:rFonts w:ascii="Aptos" w:hAnsi="Aptos"/>
        </w:rPr>
        <w:t xml:space="preserve">. However, this passive approach </w:t>
      </w:r>
      <w:r w:rsidR="009F2A6F">
        <w:rPr>
          <w:rFonts w:ascii="Aptos" w:hAnsi="Aptos"/>
        </w:rPr>
        <w:t xml:space="preserve">on its own can be </w:t>
      </w:r>
      <w:r w:rsidRPr="00AF6336">
        <w:rPr>
          <w:rFonts w:ascii="Aptos" w:hAnsi="Aptos"/>
        </w:rPr>
        <w:t xml:space="preserve">somewhat limited. Without accurately extracting and reliably modeling both stimuli features </w:t>
      </w:r>
      <w:r w:rsidR="008438E1">
        <w:rPr>
          <w:rFonts w:ascii="Aptos" w:hAnsi="Aptos"/>
        </w:rPr>
        <w:fldChar w:fldCharType="begin"/>
      </w:r>
      <w:r w:rsidR="00E45777">
        <w:rPr>
          <w:rFonts w:ascii="Aptos" w:hAnsi="Aptos"/>
        </w:rPr>
        <w:instrText xml:space="preserve"> ADDIN ZOTERO_ITEM CSL_CITATION {"citationID":"zKXo1ntt","properties":{"formattedCitation":"(Simony &amp; Chang, 2020)","plainCitation":"(Simony &amp; Chang, 2020)","noteIndex":0},"citationItems":[{"id":18062,"uris":["http://zotero.org/users/6239255/items/RNB4SZKX"],"itemData":{"id":18062,"type":"article-journal","abstract":"Abstract   Naturalistic stimuli offer promising avenues for investigating brain function across the rich, realistic spectrum of human experiences. Functional magnetic resonance imaging (fMRI) studies of brain activity during naturalistic paradigms have provided new information about dynamic neural processing in ecologically valid contexts. Yet, the complex, uncontrolled nature of such stimuli -- and the resulting mixture of neuronal and physiological responses embedded within the fMRI signals -- present challenges with respect to data analysis and interpretation. In this brief commentary, we discuss methods and open challenges in naturalistic fMRI investigations, with a focus on extracting and interpreting stimulus-induced fMRI signals.","container-title":"NeuroImage","DOI":"10.1016/j.neuroimage.2019.116461","note":"DOI: 10.1016/j.neuroimage.2019.116461\nMAG ID: 2996637160\nPMCID: 7418522\nPMID: 31843711\nS2ID: 0e569f71ce3a4aa7c527ed18dd79a4bb6a8f9729","page":"116461","title":"Analysis of stimulus-induced brain dynamics during naturalistic paradigms.","volume":"216","author":[{"family":"Simony","given":"Erez"},{"family":"Chang","given":"Catie"}],"issued":{"date-parts":[["2020",8,1]]}}}],"schema":"https://github.com/citation-style-language/schema/raw/master/csl-citation.json"} </w:instrText>
      </w:r>
      <w:r w:rsidR="008438E1">
        <w:rPr>
          <w:rFonts w:ascii="Aptos" w:hAnsi="Aptos"/>
        </w:rPr>
        <w:fldChar w:fldCharType="separate"/>
      </w:r>
      <w:r w:rsidR="007B1344" w:rsidRPr="007B1344">
        <w:rPr>
          <w:rFonts w:ascii="Aptos" w:hAnsi="Aptos"/>
        </w:rPr>
        <w:t>(Simony &amp; Chang, 2020)</w:t>
      </w:r>
      <w:r w:rsidR="008438E1">
        <w:rPr>
          <w:rFonts w:ascii="Aptos" w:hAnsi="Aptos"/>
        </w:rPr>
        <w:fldChar w:fldCharType="end"/>
      </w:r>
      <w:r w:rsidRPr="00AF6336">
        <w:rPr>
          <w:rFonts w:ascii="Aptos" w:hAnsi="Aptos"/>
        </w:rPr>
        <w:t xml:space="preserve"> </w:t>
      </w:r>
      <w:r w:rsidRPr="00AF6336">
        <w:rPr>
          <w:rFonts w:ascii="Aptos" w:hAnsi="Aptos"/>
          <w:i/>
        </w:rPr>
        <w:t>and</w:t>
      </w:r>
      <w:r w:rsidRPr="00AF6336">
        <w:rPr>
          <w:rFonts w:ascii="Aptos" w:hAnsi="Aptos"/>
        </w:rPr>
        <w:t xml:space="preserve"> the subjective experiences of participants </w:t>
      </w:r>
      <w:r w:rsidR="00451D5A">
        <w:rPr>
          <w:rFonts w:ascii="Aptos" w:hAnsi="Aptos"/>
        </w:rPr>
        <w:fldChar w:fldCharType="begin"/>
      </w:r>
      <w:r w:rsidR="00E45777">
        <w:rPr>
          <w:rFonts w:ascii="Aptos" w:hAnsi="Aptos"/>
        </w:rPr>
        <w:instrText xml:space="preserve"> ADDIN ZOTERO_ITEM CSL_CITATION {"citationID":"iLtmaa9C","properties":{"formattedCitation":"(Saarim\\uc0\\u228{}ki, 2021)","plainCitation":"(Saarimäki, 2021)","noteIndex":0},"citationItems":[{"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451D5A">
        <w:rPr>
          <w:rFonts w:ascii="Aptos" w:hAnsi="Aptos"/>
        </w:rPr>
        <w:fldChar w:fldCharType="separate"/>
      </w:r>
      <w:r w:rsidR="00AF4E49" w:rsidRPr="00AF4E49">
        <w:rPr>
          <w:rFonts w:ascii="Aptos" w:hAnsi="Aptos" w:cs="Times New Roman"/>
        </w:rPr>
        <w:t>(Saarimäki, 2021)</w:t>
      </w:r>
      <w:r w:rsidR="00451D5A">
        <w:rPr>
          <w:rFonts w:ascii="Aptos" w:hAnsi="Aptos"/>
        </w:rPr>
        <w:fldChar w:fldCharType="end"/>
      </w:r>
      <w:r w:rsidRPr="00AF6336">
        <w:rPr>
          <w:rFonts w:ascii="Aptos" w:hAnsi="Aptos"/>
        </w:rPr>
        <w:t>, researchers must assume or infer the presence (or absence) of higher-order cognitive phenomena like social evaluations or emotional reactions. Manual and automated annotation approaches (i.e.,</w:t>
      </w:r>
      <w:r w:rsidR="003C2D18">
        <w:rPr>
          <w:rFonts w:ascii="Aptos" w:hAnsi="Aptos"/>
        </w:rPr>
        <w:t xml:space="preserve"> </w:t>
      </w:r>
      <w:r w:rsidR="003C2D18">
        <w:rPr>
          <w:rFonts w:ascii="Aptos" w:hAnsi="Aptos"/>
        </w:rPr>
        <w:fldChar w:fldCharType="begin"/>
      </w:r>
      <w:r w:rsidR="00E45777">
        <w:rPr>
          <w:rFonts w:ascii="Aptos" w:hAnsi="Aptos"/>
        </w:rPr>
        <w:instrText xml:space="preserve"> ADDIN ZOTERO_ITEM CSL_CITATION {"citationID":"bJjTbmsl","properties":{"formattedCitation":"(de la Vega et al., 2022)","plainCitation":"(de la Vega et al., 2022)","dontUpdate":true,"noteIndex":0},"citationItems":[{"id":17973,"uris":["http://zotero.org/users/6239255/items/VN8GQ5SG"],"itemData":{"id":17973,"type":"article-journal","abstract":"Functional magnetic resonance imaging (fMRI) has revolutionized cognitive neuroscience, but methodological barriers limit the generalizability of findings from the lab to the real world. Here, we present Neuroscout, an end-to-end platform for analysis of naturalistic fMRI data designed to facilitate the adoption of robust and generalizable research practices. Neuroscout leverages state-of-the-art machine learning models to automatically annotate stimuli from dozens of naturalistic fMRI studies, allowing researchers to easily test neuroscientific hypotheses across multiple ecologically-valid datasets. In addition, Neuroscout builds on a robust ecosystem of open tools and standards to provide an easy-to-use analysis builder and a fully automated execution engine that reduce the burden of reproducible research. Through a series of meta-analytic case studies, we validate the automatic feature extraction approach and demonstrate its potential to support more robust fMRI research. Owing to its ease of use and a high degree of automation, Neuroscout makes it possible to overcome modeling challenges commonly arising in naturalistic analysis and to easily scale analyses within and across datasets, democratizing generalizable fMRI research.","container-title":"bioRxiv","DOI":"10.1101/2022.04.05.487222","note":"DOI: 10.1101/2022.04.05.487222\nMAG ID: 4224233679\nPMCID: 9489206\nPMID: 36040302\nS2ID: 49d8b30623751d5a5a8cff2dc0cbfb18347f8b4d","title":"Neuroscout, a unified platform for generalizable and reproducible fMRI research","author":[{"family":"Vega","given":"Alejandro","non-dropping-particle":"de la"},{"family":"Rocca","given":"Roberta"},{"family":"Blair","given":"Ross W"},{"family":"Markiewicz","given":"Christopher J."},{"family":"Mentch","given":"Jeff"},{"family":"Kent","given":"James D"},{"family":"Herholz","given":"Peer"},{"family":"Ghosh","given":"Satrajit S."},{"family":"Poldrack","given":"Russell A."},{"family":"Yarkoni","given":"Tal"}],"issued":{"date-parts":[["2022",4,8]]}}}],"schema":"https://github.com/citation-style-language/schema/raw/master/csl-citation.json"} </w:instrText>
      </w:r>
      <w:r w:rsidR="003C2D18">
        <w:rPr>
          <w:rFonts w:ascii="Aptos" w:hAnsi="Aptos"/>
        </w:rPr>
        <w:fldChar w:fldCharType="separate"/>
      </w:r>
      <w:r w:rsidR="003C2D18" w:rsidRPr="003C2D18">
        <w:rPr>
          <w:rFonts w:ascii="Aptos" w:hAnsi="Aptos"/>
        </w:rPr>
        <w:t>de la Vega et al., 2022</w:t>
      </w:r>
      <w:r w:rsidR="003C2D18">
        <w:rPr>
          <w:rFonts w:ascii="Aptos" w:hAnsi="Aptos"/>
        </w:rPr>
        <w:fldChar w:fldCharType="end"/>
      </w:r>
      <w:r w:rsidRPr="00AF6336">
        <w:rPr>
          <w:rFonts w:ascii="Aptos" w:hAnsi="Aptos"/>
        </w:rPr>
        <w:t xml:space="preserve">) solve some of the issues for documenting tangible stimuli features. However, standardizing the capture of subjective experiences is uniquely challenging and comparatively less developed </w:t>
      </w:r>
      <w:r w:rsidR="003C2D18">
        <w:rPr>
          <w:rFonts w:ascii="Aptos" w:hAnsi="Aptos"/>
        </w:rPr>
        <w:fldChar w:fldCharType="begin"/>
      </w:r>
      <w:r w:rsidR="00E45777">
        <w:rPr>
          <w:rFonts w:ascii="Aptos" w:hAnsi="Aptos"/>
        </w:rPr>
        <w:instrText xml:space="preserve"> ADDIN ZOTERO_ITEM CSL_CITATION {"citationID":"xF8bdHES","properties":{"formattedCitation":"(J\\uc0\\u228{}\\uc0\\u228{}skel\\uc0\\u228{}inen et al., 2022)","plainCitation":"(Jääskeläinen et al., 202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3C2D18">
        <w:rPr>
          <w:rFonts w:ascii="Aptos" w:hAnsi="Aptos"/>
        </w:rPr>
        <w:fldChar w:fldCharType="separate"/>
      </w:r>
      <w:r w:rsidR="0093459D" w:rsidRPr="0093459D">
        <w:rPr>
          <w:rFonts w:ascii="Aptos" w:hAnsi="Aptos" w:cs="Times New Roman"/>
        </w:rPr>
        <w:t>(Jääskeläinen et al., 2022)</w:t>
      </w:r>
      <w:r w:rsidR="003C2D18">
        <w:rPr>
          <w:rFonts w:ascii="Aptos" w:hAnsi="Aptos"/>
        </w:rPr>
        <w:fldChar w:fldCharType="end"/>
      </w:r>
      <w:r w:rsidRPr="00AF6336">
        <w:rPr>
          <w:rFonts w:ascii="Aptos" w:hAnsi="Aptos"/>
        </w:rPr>
        <w:t xml:space="preserve">.  </w:t>
      </w:r>
    </w:p>
    <w:p w14:paraId="2A3BB5A4" w14:textId="0B1F40A7" w:rsidR="00DE0869" w:rsidRDefault="009F2A6F" w:rsidP="00AF6336">
      <w:pPr>
        <w:spacing w:line="240" w:lineRule="auto"/>
        <w:ind w:firstLine="540"/>
        <w:jc w:val="both"/>
        <w:rPr>
          <w:rFonts w:ascii="Aptos" w:hAnsi="Aptos"/>
        </w:rPr>
      </w:pPr>
      <w:r w:rsidRPr="009F2A6F">
        <w:rPr>
          <w:rFonts w:ascii="Aptos" w:hAnsi="Aptos"/>
          <w:b/>
          <w:bCs/>
        </w:rPr>
        <w:t>Active Viewing.</w:t>
      </w:r>
      <w:r>
        <w:rPr>
          <w:rFonts w:ascii="Aptos" w:hAnsi="Aptos"/>
        </w:rPr>
        <w:t xml:space="preserve"> </w:t>
      </w:r>
      <w:r w:rsidRPr="00AF6336">
        <w:rPr>
          <w:rFonts w:ascii="Aptos" w:hAnsi="Aptos"/>
        </w:rPr>
        <w:t>A solution to modeling subjective experiences that is growing increasingly common among neuroimaging studies is to capture continuous, self-report ratings of a pre-defined subjective construct while engaging with dynamic, feature-rich stimuli (See</w:t>
      </w:r>
      <w:r w:rsidR="003C2D18">
        <w:rPr>
          <w:rFonts w:ascii="Aptos" w:hAnsi="Aptos"/>
        </w:rPr>
        <w:t xml:space="preserve"> </w:t>
      </w:r>
      <w:r w:rsidR="003C2D18">
        <w:rPr>
          <w:rFonts w:ascii="Aptos" w:hAnsi="Aptos"/>
        </w:rPr>
        <w:fldChar w:fldCharType="begin"/>
      </w:r>
      <w:r w:rsidR="00E45777">
        <w:rPr>
          <w:rFonts w:ascii="Aptos" w:hAnsi="Aptos"/>
        </w:rPr>
        <w:instrText xml:space="preserve"> ADDIN ZOTERO_ITEM CSL_CITATION {"citationID":"E7Sob5M1","properties":{"formattedCitation":"(J\\uc0\\u228{}\\uc0\\u228{}skel\\uc0\\u228{}inen et al., 2022; Saarim\\uc0\\u228{}ki, 2021)","plainCitation":"(Jääskeläinen et al., 2022; Saarimäki, 2021)","dontUpdate":true,"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3C2D18">
        <w:rPr>
          <w:rFonts w:ascii="Aptos" w:hAnsi="Aptos"/>
        </w:rPr>
        <w:fldChar w:fldCharType="separate"/>
      </w:r>
      <w:r w:rsidR="003C2D18" w:rsidRPr="003C2D18">
        <w:rPr>
          <w:rFonts w:ascii="Aptos" w:hAnsi="Aptos" w:cs="Times New Roman"/>
        </w:rPr>
        <w:t>Jääskeläinen et al., 2022; Saarimäki, 2021</w:t>
      </w:r>
      <w:r w:rsidR="003C2D18">
        <w:rPr>
          <w:rFonts w:ascii="Aptos" w:hAnsi="Aptos"/>
        </w:rPr>
        <w:fldChar w:fldCharType="end"/>
      </w:r>
      <w:r w:rsidR="003C2D18">
        <w:rPr>
          <w:rFonts w:ascii="Aptos" w:hAnsi="Aptos"/>
        </w:rPr>
        <w:t xml:space="preserve"> </w:t>
      </w:r>
      <w:r w:rsidRPr="00AF6336">
        <w:rPr>
          <w:rFonts w:ascii="Aptos" w:hAnsi="Aptos"/>
        </w:rPr>
        <w:t xml:space="preserve">for reviews). We term this </w:t>
      </w:r>
      <w:r w:rsidRPr="00AF6336">
        <w:rPr>
          <w:rFonts w:ascii="Aptos" w:hAnsi="Aptos"/>
          <w:i/>
        </w:rPr>
        <w:t>active viewing</w:t>
      </w:r>
      <w:r>
        <w:rPr>
          <w:rFonts w:ascii="Aptos" w:hAnsi="Aptos"/>
          <w:iCs/>
        </w:rPr>
        <w:t xml:space="preserve">, in contrast to </w:t>
      </w:r>
      <w:r>
        <w:rPr>
          <w:rFonts w:ascii="Aptos" w:hAnsi="Aptos"/>
          <w:i/>
        </w:rPr>
        <w:t>passive viewing</w:t>
      </w:r>
      <w:r w:rsidR="003F613E">
        <w:rPr>
          <w:rFonts w:ascii="Aptos" w:hAnsi="Aptos"/>
          <w:i/>
        </w:rPr>
        <w:t xml:space="preserve"> </w:t>
      </w:r>
      <w:r w:rsidR="003F613E" w:rsidRPr="003F613E">
        <w:rPr>
          <w:rFonts w:ascii="Aptos" w:hAnsi="Aptos"/>
          <w:iCs/>
        </w:rPr>
        <w:t>(</w:t>
      </w:r>
      <w:r w:rsidR="003F613E" w:rsidRPr="003F613E">
        <w:rPr>
          <w:rFonts w:ascii="Aptos" w:hAnsi="Aptos"/>
          <w:b/>
          <w:bCs/>
          <w:iCs/>
        </w:rPr>
        <w:t>Figure 1</w:t>
      </w:r>
      <w:r w:rsidR="003F613E" w:rsidRPr="003F613E">
        <w:rPr>
          <w:rFonts w:ascii="Aptos" w:hAnsi="Aptos"/>
          <w:iCs/>
        </w:rPr>
        <w:t>)</w:t>
      </w:r>
      <w:r w:rsidRPr="00AF6336">
        <w:rPr>
          <w:rFonts w:ascii="Aptos" w:hAnsi="Aptos"/>
        </w:rPr>
        <w:t>.</w:t>
      </w:r>
      <w:r w:rsidR="003F613E">
        <w:rPr>
          <w:rFonts w:ascii="Aptos" w:hAnsi="Aptos"/>
        </w:rPr>
        <w:t xml:space="preserve"> </w:t>
      </w:r>
      <w:r w:rsidRPr="00AF6336">
        <w:rPr>
          <w:rFonts w:ascii="Aptos" w:hAnsi="Aptos"/>
        </w:rPr>
        <w:t xml:space="preserve"> Continuous self-report rating approaches have been used extensively beyond neuroimaging as a high-resolution representation of subjective experiences (</w:t>
      </w:r>
      <w:r w:rsidR="00364897">
        <w:rPr>
          <w:rFonts w:ascii="Aptos" w:hAnsi="Aptos"/>
        </w:rPr>
        <w:fldChar w:fldCharType="begin"/>
      </w:r>
      <w:r w:rsidR="005466D0">
        <w:rPr>
          <w:rFonts w:ascii="Aptos" w:hAnsi="Aptos"/>
        </w:rPr>
        <w:instrText xml:space="preserve"> ADDIN ZOTERO_ITEM CSL_CITATION {"citationID":"DQPA6q6L","properties":{"formattedCitation":"(Fredrickson &amp; Kahneman, 1993; Levenson &amp; Gottman, 1983; Peterman, 1940)","plainCitation":"(Fredrickson &amp; Kahneman, 1993; Levenson &amp; Gottman, 1983; Peterman, 1940)","dontUpdate":true,"noteIndex":0},"citationItems":[{"id":18110,"uris":["http://zotero.org/users/6239255/items/UJXHW8TK"],"itemData":{"id":18110,"type":"article-journal","container-title":"Journal of Personality and Social Psychology","issue":"1","language":"en","page":"45-55","source":"Zotero","title":"Duration Neglect in Retrospective Evaluations of Affective Episodes","volume":"65","author":[{"family":"Fredrickson","given":"Barbara L"},{"family":"Kahneman","given":"Daniel"}],"issued":{"date-parts":[["1993"]]}}},{"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8064,"uris":["http://zotero.org/users/6239255/items/44XQVJUQ","http://zotero.org/users/6239255/items/7XW75S74"],"itemData":{"id":18064,"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00364897">
        <w:rPr>
          <w:rFonts w:ascii="Aptos" w:hAnsi="Aptos"/>
        </w:rPr>
        <w:fldChar w:fldCharType="separate"/>
      </w:r>
      <w:r w:rsidR="00364897" w:rsidRPr="00364897">
        <w:rPr>
          <w:rFonts w:ascii="Aptos" w:hAnsi="Aptos"/>
        </w:rPr>
        <w:t>Fredrickson &amp; Kahneman, 1993; Levenson &amp; Gottman, 1983; Peterman, 1940</w:t>
      </w:r>
      <w:r w:rsidR="00364897">
        <w:rPr>
          <w:rFonts w:ascii="Aptos" w:hAnsi="Aptos"/>
        </w:rPr>
        <w:fldChar w:fldCharType="end"/>
      </w:r>
      <w:r w:rsidRPr="00AF6336">
        <w:rPr>
          <w:rFonts w:ascii="Aptos" w:hAnsi="Aptos"/>
        </w:rPr>
        <w:t xml:space="preserve">, but see </w:t>
      </w:r>
      <w:r w:rsidR="0040488C">
        <w:rPr>
          <w:rFonts w:ascii="Aptos" w:hAnsi="Aptos"/>
        </w:rPr>
        <w:fldChar w:fldCharType="begin"/>
      </w:r>
      <w:r w:rsidR="00E45777">
        <w:rPr>
          <w:rFonts w:ascii="Aptos" w:hAnsi="Aptos"/>
        </w:rPr>
        <w:instrText xml:space="preserve"> ADDIN ZOTERO_ITEM CSL_CITATION {"citationID":"v2unmWYI","properties":{"formattedCitation":"(Ruef &amp; Levenson, 2007)","plainCitation":"(Ruef &amp; Levenson, 2007)","dontUpdate":true,"noteIndex":0},"citationItems":[{"id":18104,"uris":["http://zotero.org/users/6239255/items/ZDP9QBSZ"],"itemData":{"id":18104,"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40488C">
        <w:rPr>
          <w:rFonts w:ascii="Aptos" w:hAnsi="Aptos"/>
        </w:rPr>
        <w:fldChar w:fldCharType="separate"/>
      </w:r>
      <w:r w:rsidR="0040488C" w:rsidRPr="0040488C">
        <w:rPr>
          <w:rFonts w:ascii="Aptos" w:hAnsi="Aptos"/>
        </w:rPr>
        <w:t>Ruef &amp; Levenson, 2007</w:t>
      </w:r>
      <w:r w:rsidR="0040488C">
        <w:rPr>
          <w:rFonts w:ascii="Aptos" w:hAnsi="Aptos"/>
        </w:rPr>
        <w:fldChar w:fldCharType="end"/>
      </w:r>
      <w:r w:rsidRPr="00AF6336">
        <w:rPr>
          <w:rFonts w:ascii="Aptos" w:hAnsi="Aptos"/>
        </w:rPr>
        <w:t xml:space="preserve"> for a review). These approaches transform a passive viewing experience into an active process by giving subjects an explicit question to consider or instructions to follow while watching the stimulus. These guidelines likely narrow focus and circumscribe cognition </w:t>
      </w:r>
      <w:r w:rsidR="00364897">
        <w:rPr>
          <w:rFonts w:ascii="Aptos" w:hAnsi="Aptos"/>
        </w:rPr>
        <w:fldChar w:fldCharType="begin"/>
      </w:r>
      <w:r w:rsidR="00E45777">
        <w:rPr>
          <w:rFonts w:ascii="Aptos" w:hAnsi="Aptos"/>
        </w:rPr>
        <w:instrText xml:space="preserve"> ADDIN ZOTERO_ITEM CSL_CITATION {"citationID":"31T4xcFD","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00364897">
        <w:rPr>
          <w:rFonts w:ascii="Aptos" w:hAnsi="Aptos"/>
        </w:rPr>
        <w:t xml:space="preserve"> </w:t>
      </w:r>
      <w:r w:rsidRPr="00AF6336">
        <w:rPr>
          <w:rFonts w:ascii="Aptos" w:hAnsi="Aptos"/>
        </w:rPr>
        <w:t xml:space="preserve">relative to passive viewing paradigms, allowing researchers to gain a window into a specific subjective assessment at the cost of allowing subjects to entertain a wider berth of subjective </w:t>
      </w:r>
      <w:r>
        <w:rPr>
          <w:rFonts w:ascii="Aptos" w:hAnsi="Aptos"/>
        </w:rPr>
        <w:t>questions</w:t>
      </w:r>
      <w:r w:rsidRPr="00AF6336">
        <w:rPr>
          <w:rFonts w:ascii="Aptos" w:hAnsi="Aptos"/>
        </w:rPr>
        <w:t>.</w:t>
      </w:r>
      <w:r w:rsidR="000D0A97">
        <w:rPr>
          <w:rFonts w:ascii="Aptos" w:hAnsi="Aptos"/>
        </w:rPr>
        <w:t xml:space="preserve"> </w:t>
      </w:r>
      <w:r w:rsidR="000D0A97" w:rsidRPr="00AF6336">
        <w:rPr>
          <w:rFonts w:ascii="Aptos" w:hAnsi="Aptos"/>
        </w:rPr>
        <w:t>Consequently, active viewing paradigms may yield greater experimental control</w:t>
      </w:r>
      <w:r w:rsidR="000D0A97">
        <w:rPr>
          <w:rFonts w:ascii="Aptos" w:hAnsi="Aptos"/>
        </w:rPr>
        <w:t xml:space="preserve"> </w:t>
      </w:r>
      <w:r w:rsidR="000D0A97" w:rsidRPr="00AF6336">
        <w:rPr>
          <w:rFonts w:ascii="Aptos" w:hAnsi="Aptos"/>
        </w:rPr>
        <w:t>at the cost of less ecological validity than passive viewing paradigms</w:t>
      </w:r>
      <w:r w:rsidR="00E45777">
        <w:rPr>
          <w:rFonts w:ascii="Aptos" w:hAnsi="Aptos"/>
        </w:rPr>
        <w:t xml:space="preserve"> by engaging more deliberative, top-down attention processes than passive, naturalistic </w:t>
      </w:r>
      <w:r w:rsidR="00E45777">
        <w:rPr>
          <w:rFonts w:ascii="Aptos" w:hAnsi="Aptos"/>
        </w:rPr>
        <w:lastRenderedPageBreak/>
        <w:t xml:space="preserve">viewing </w:t>
      </w:r>
      <w:r w:rsidR="00E45777">
        <w:rPr>
          <w:rFonts w:ascii="Aptos" w:hAnsi="Aptos"/>
        </w:rPr>
        <w:fldChar w:fldCharType="begin"/>
      </w:r>
      <w:r w:rsidR="00B11CB8">
        <w:rPr>
          <w:rFonts w:ascii="Aptos" w:hAnsi="Aptos"/>
        </w:rPr>
        <w:instrText xml:space="preserve"> ADDIN ZOTERO_ITEM CSL_CITATION {"citationID":"WGrbwtMP","properties":{"formattedCitation":"(Hasson et al., 2012; Posner &amp; Petersen, 1990; Sonkusare et al., 2019)","plainCitation":"(Hasson et al., 2012; Posner &amp; Petersen, 1990; Sonkusare et al., 2019)","noteIndex":0},"citationItems":[{"id":18153,"uris":["http://zotero.org/users/6239255/items/PLTGQ6TS"],"itemData":{"id":18153,"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18155,"uris":["http://zotero.org/users/6239255/items/68XCT968"],"itemData":{"id":18155,"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17992,"uris":["http://zotero.org/users/6239255/items/7I3Q8UPR"],"itemData":{"id":17992,"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00E45777">
        <w:rPr>
          <w:rFonts w:ascii="Aptos" w:hAnsi="Aptos"/>
        </w:rPr>
        <w:fldChar w:fldCharType="separate"/>
      </w:r>
      <w:r w:rsidR="00B11CB8" w:rsidRPr="00B11CB8">
        <w:rPr>
          <w:rFonts w:ascii="Aptos" w:hAnsi="Aptos"/>
        </w:rPr>
        <w:t>(Hasson et al., 2012; Posner &amp; Petersen, 1990; Sonkusare et al., 2019)</w:t>
      </w:r>
      <w:r w:rsidR="00E45777">
        <w:rPr>
          <w:rFonts w:ascii="Aptos" w:hAnsi="Aptos"/>
        </w:rPr>
        <w:fldChar w:fldCharType="end"/>
      </w:r>
      <w:r w:rsidR="000D0A97">
        <w:rPr>
          <w:rFonts w:ascii="Aptos" w:hAnsi="Aptos"/>
        </w:rPr>
        <w:t xml:space="preserve">. While that may be desirable in some situations, researchers have expressed concern that the act of rating itself may fundamentally alter the cognition, and thus neural activity, occurring while subjects view a stimulus </w:t>
      </w:r>
      <w:r w:rsidR="005D5700">
        <w:rPr>
          <w:rFonts w:ascii="Aptos" w:hAnsi="Aptos"/>
        </w:rPr>
        <w:fldChar w:fldCharType="begin"/>
      </w:r>
      <w:r w:rsidR="00E45777">
        <w:rPr>
          <w:rFonts w:ascii="Aptos" w:hAnsi="Aptos"/>
        </w:rPr>
        <w:instrText xml:space="preserve"> ADDIN ZOTERO_ITEM CSL_CITATION {"citationID":"aRInKNg3","properties":{"formattedCitation":"(J\\uc0\\u228{}\\uc0\\u228{}skel\\uc0\\u228{}inen et al., 2022)","plainCitation":"(Jääskeläinen et al., 202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5D5700">
        <w:rPr>
          <w:rFonts w:ascii="Aptos" w:hAnsi="Aptos"/>
        </w:rPr>
        <w:fldChar w:fldCharType="separate"/>
      </w:r>
      <w:r w:rsidR="005D5700" w:rsidRPr="005D5700">
        <w:rPr>
          <w:rFonts w:ascii="Aptos" w:hAnsi="Aptos" w:cs="Times New Roman"/>
        </w:rPr>
        <w:t>(Jääskeläinen et al., 2022)</w:t>
      </w:r>
      <w:r w:rsidR="005D5700">
        <w:rPr>
          <w:rFonts w:ascii="Aptos" w:hAnsi="Aptos"/>
        </w:rPr>
        <w:fldChar w:fldCharType="end"/>
      </w:r>
      <w:r w:rsidR="000D0A97">
        <w:rPr>
          <w:rFonts w:ascii="Aptos" w:hAnsi="Aptos"/>
        </w:rPr>
        <w:t xml:space="preserve">. As such, debate exists regarding </w:t>
      </w:r>
      <w:r w:rsidR="000D0A97">
        <w:rPr>
          <w:rFonts w:ascii="Aptos" w:hAnsi="Aptos"/>
          <w:i/>
          <w:iCs/>
        </w:rPr>
        <w:t>how</w:t>
      </w:r>
      <w:r w:rsidR="000D0A97">
        <w:rPr>
          <w:rFonts w:ascii="Aptos" w:hAnsi="Aptos"/>
        </w:rPr>
        <w:t xml:space="preserve"> </w:t>
      </w:r>
      <w:r w:rsidR="000D0A97">
        <w:rPr>
          <w:rFonts w:ascii="Aptos" w:hAnsi="Aptos"/>
          <w:i/>
          <w:iCs/>
        </w:rPr>
        <w:t>best</w:t>
      </w:r>
      <w:r w:rsidR="000D0A97">
        <w:rPr>
          <w:rFonts w:ascii="Aptos" w:hAnsi="Aptos"/>
          <w:iCs/>
        </w:rPr>
        <w:t xml:space="preserve"> to capture these continuous ratings.</w:t>
      </w:r>
      <w:r w:rsidRPr="00AF6336">
        <w:rPr>
          <w:rFonts w:ascii="Aptos" w:hAnsi="Aptos"/>
        </w:rPr>
        <w:t xml:space="preserve"> </w:t>
      </w:r>
    </w:p>
    <w:p w14:paraId="05747BFC" w14:textId="77777777" w:rsidR="004C4E17" w:rsidRDefault="004C4E17" w:rsidP="004C4E17">
      <w:pPr>
        <w:spacing w:line="240" w:lineRule="auto"/>
        <w:jc w:val="both"/>
        <w:rPr>
          <w:rFonts w:ascii="Aptos" w:hAnsi="Aptos"/>
        </w:rPr>
      </w:pPr>
      <w:r>
        <w:rPr>
          <w:rFonts w:ascii="Aptos" w:hAnsi="Aptos"/>
          <w:noProof/>
        </w:rPr>
        <w:drawing>
          <wp:inline distT="0" distB="0" distL="0" distR="0" wp14:anchorId="0561F097" wp14:editId="195780AA">
            <wp:extent cx="5943600" cy="4279900"/>
            <wp:effectExtent l="0" t="0" r="0" b="0"/>
            <wp:docPr id="1031762185"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p>
    <w:p w14:paraId="60C51FCD" w14:textId="77777777" w:rsidR="004C4E17" w:rsidRDefault="004C4E17" w:rsidP="004C4E17">
      <w:pPr>
        <w:spacing w:line="240" w:lineRule="auto"/>
        <w:jc w:val="both"/>
        <w:rPr>
          <w:rFonts w:ascii="Aptos" w:hAnsi="Aptos"/>
        </w:rPr>
      </w:pPr>
      <w:r>
        <w:rPr>
          <w:rFonts w:ascii="Aptos" w:hAnsi="Aptos"/>
        </w:rPr>
        <w:t>Figure 1. Conceptual overview.</w:t>
      </w:r>
    </w:p>
    <w:p w14:paraId="0C0DB8BA" w14:textId="77777777" w:rsidR="004C4E17" w:rsidRPr="00AF6336" w:rsidRDefault="004C4E17" w:rsidP="004C4E17">
      <w:pPr>
        <w:spacing w:line="240" w:lineRule="auto"/>
        <w:jc w:val="both"/>
        <w:rPr>
          <w:rFonts w:ascii="Aptos" w:hAnsi="Aptos"/>
        </w:rPr>
      </w:pPr>
    </w:p>
    <w:p w14:paraId="4FB41EFB" w14:textId="31178E1A" w:rsidR="00DE0869" w:rsidRPr="00AF6336" w:rsidRDefault="00000000" w:rsidP="00AF6336">
      <w:pPr>
        <w:spacing w:line="240" w:lineRule="auto"/>
        <w:ind w:firstLine="540"/>
        <w:jc w:val="both"/>
        <w:rPr>
          <w:rFonts w:ascii="Aptos" w:hAnsi="Aptos"/>
        </w:rPr>
      </w:pPr>
      <w:r w:rsidRPr="00AF6336">
        <w:rPr>
          <w:rFonts w:ascii="Aptos" w:hAnsi="Aptos"/>
          <w:b/>
          <w:bCs/>
        </w:rPr>
        <w:t>Reflective Active Engagement</w:t>
      </w:r>
      <w:r w:rsidRPr="00AF6336">
        <w:rPr>
          <w:rFonts w:ascii="Aptos" w:hAnsi="Aptos"/>
          <w:b/>
          <w:bCs/>
          <w:i/>
        </w:rPr>
        <w:t>.</w:t>
      </w:r>
      <w:r w:rsidRPr="00AF6336">
        <w:rPr>
          <w:rFonts w:ascii="Aptos" w:hAnsi="Aptos"/>
          <w:i/>
        </w:rPr>
        <w:t xml:space="preserve"> </w:t>
      </w:r>
      <w:r w:rsidRPr="00AF6336">
        <w:rPr>
          <w:rFonts w:ascii="Aptos" w:hAnsi="Aptos"/>
        </w:rPr>
        <w:t xml:space="preserve">One </w:t>
      </w:r>
      <w:r w:rsidR="000D0A97">
        <w:rPr>
          <w:rFonts w:ascii="Aptos" w:hAnsi="Aptos"/>
        </w:rPr>
        <w:t>proposed solution</w:t>
      </w:r>
      <w:r w:rsidRPr="00AF6336">
        <w:rPr>
          <w:rFonts w:ascii="Aptos" w:hAnsi="Aptos"/>
        </w:rPr>
        <w:t xml:space="preserve"> </w:t>
      </w:r>
      <w:r w:rsidR="000D0A97">
        <w:rPr>
          <w:rFonts w:ascii="Aptos" w:hAnsi="Aptos"/>
        </w:rPr>
        <w:t xml:space="preserve">is to </w:t>
      </w:r>
      <w:r w:rsidR="00890300">
        <w:rPr>
          <w:rFonts w:ascii="Aptos" w:hAnsi="Aptos"/>
        </w:rPr>
        <w:t>have</w:t>
      </w:r>
      <w:r w:rsidRPr="00AF6336">
        <w:rPr>
          <w:rFonts w:ascii="Aptos" w:hAnsi="Aptos"/>
        </w:rPr>
        <w:t xml:space="preserve"> participants passively</w:t>
      </w:r>
      <w:r w:rsidR="000D0A97">
        <w:rPr>
          <w:rFonts w:ascii="Aptos" w:hAnsi="Aptos"/>
        </w:rPr>
        <w:t xml:space="preserve"> view</w:t>
      </w:r>
      <w:r w:rsidRPr="00AF6336">
        <w:rPr>
          <w:rFonts w:ascii="Aptos" w:hAnsi="Aptos"/>
        </w:rPr>
        <w:t xml:space="preserve"> a dynamic stimulus while undergoing neuroimaging</w:t>
      </w:r>
      <w:r w:rsidR="00890300">
        <w:rPr>
          <w:rFonts w:ascii="Aptos" w:hAnsi="Aptos"/>
        </w:rPr>
        <w:t xml:space="preserve">, with (i.e., </w:t>
      </w:r>
      <w:r w:rsidR="00D7249E">
        <w:rPr>
          <w:rFonts w:ascii="Aptos" w:hAnsi="Aptos"/>
        </w:rPr>
        <w:fldChar w:fldCharType="begin"/>
      </w:r>
      <w:r w:rsidR="00E45777">
        <w:rPr>
          <w:rFonts w:ascii="Aptos" w:hAnsi="Aptos"/>
        </w:rPr>
        <w:instrText xml:space="preserve"> ADDIN ZOTERO_ITEM CSL_CITATION {"citationID":"xBlJUwWd","properties":{"formattedCitation":"(Lahnakoski et al., 2014; Song et al., 2021)","plainCitation":"(Lahnakoski et al., 2014; Song et al., 2021)","dontUpdate":true,"noteIndex":0},"citationItems":[{"id":9120,"uris":["http://zotero.org/users/6239255/items/4A6X6BHL"],"itemData":{"id":9120,"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7923,"uris":["http://zotero.org/users/6239255/items/AEE933CY"],"itemData":{"id":17923,"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D7249E">
        <w:rPr>
          <w:rFonts w:ascii="Aptos" w:hAnsi="Aptos"/>
        </w:rPr>
        <w:fldChar w:fldCharType="separate"/>
      </w:r>
      <w:r w:rsidR="00D7249E" w:rsidRPr="00D7249E">
        <w:rPr>
          <w:rFonts w:ascii="Aptos" w:hAnsi="Aptos"/>
        </w:rPr>
        <w:t>Lahnakoski et al., 2014; Song et al., 2021)</w:t>
      </w:r>
      <w:r w:rsidR="00D7249E">
        <w:rPr>
          <w:rFonts w:ascii="Aptos" w:hAnsi="Aptos"/>
        </w:rPr>
        <w:fldChar w:fldCharType="end"/>
      </w:r>
      <w:r w:rsidR="00890300">
        <w:rPr>
          <w:rFonts w:ascii="Aptos" w:hAnsi="Aptos"/>
        </w:rPr>
        <w:t xml:space="preserve"> or without (i.e., </w:t>
      </w:r>
      <w:r w:rsidR="00D7249E">
        <w:rPr>
          <w:rFonts w:ascii="Aptos" w:hAnsi="Aptos"/>
        </w:rPr>
        <w:fldChar w:fldCharType="begin"/>
      </w:r>
      <w:r w:rsidR="00E45777">
        <w:rPr>
          <w:rFonts w:ascii="Aptos" w:hAnsi="Aptos"/>
        </w:rPr>
        <w:instrText xml:space="preserve"> ADDIN ZOTERO_ITEM CSL_CITATION {"citationID":"MNg1NHmF","properties":{"formattedCitation":"(Hutcherson et al., 2005; Nummenmaa et al., 2012)","plainCitation":"(Hutcherson et al., 2005; Nummenmaa et al., 2012)","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D7249E">
        <w:rPr>
          <w:rFonts w:ascii="Aptos" w:hAnsi="Aptos"/>
        </w:rPr>
        <w:fldChar w:fldCharType="separate"/>
      </w:r>
      <w:r w:rsidR="00D7249E" w:rsidRPr="00D7249E">
        <w:rPr>
          <w:rFonts w:ascii="Aptos" w:hAnsi="Aptos"/>
        </w:rPr>
        <w:t>Hutcherson et al., 2005; Nummenmaa et al., 2012)</w:t>
      </w:r>
      <w:r w:rsidR="00D7249E">
        <w:rPr>
          <w:rFonts w:ascii="Aptos" w:hAnsi="Aptos"/>
        </w:rPr>
        <w:fldChar w:fldCharType="end"/>
      </w:r>
      <w:r w:rsidR="00D7249E">
        <w:rPr>
          <w:rFonts w:ascii="Aptos" w:hAnsi="Aptos"/>
        </w:rPr>
        <w:t xml:space="preserve"> </w:t>
      </w:r>
      <w:r w:rsidR="00890300">
        <w:rPr>
          <w:rFonts w:ascii="Aptos" w:hAnsi="Aptos"/>
        </w:rPr>
        <w:t>specific instructions to narrow focus,</w:t>
      </w:r>
      <w:r w:rsidRPr="00AF6336">
        <w:rPr>
          <w:rFonts w:ascii="Aptos" w:hAnsi="Aptos"/>
        </w:rPr>
        <w:t xml:space="preserve"> and then to actively engage with (i.e., continuously self-report ratings) the same stimulus outside of the scanner (e.g., </w:t>
      </w:r>
      <w:r w:rsidR="00407C34">
        <w:rPr>
          <w:rFonts w:ascii="Aptos" w:hAnsi="Aptos"/>
        </w:rPr>
        <w:fldChar w:fldCharType="begin"/>
      </w:r>
      <w:r w:rsidR="00E45777">
        <w:rPr>
          <w:rFonts w:ascii="Aptos" w:hAnsi="Aptos"/>
        </w:rPr>
        <w:instrText xml:space="preserve"> ADDIN ZOTERO_ITEM CSL_CITATION {"citationID":"J4itBju2","properties":{"formattedCitation":"(J\\uc0\\u228{}\\uc0\\u228{}skel\\uc0\\u228{}inen et al., 2008; Nummenmaa et al., 2012; Raz et al., 2012)","plainCitation":"(Jääskeläinen et al., 2008; Nummenmaa et al., 2012; Raz et al., 2012)","dontUpdate":true,"noteIndex":0},"citationItems":[{"id":18052,"uris":["http://zotero.org/users/6239255/items/S4KIV2RB"],"itemData":{"id":18052,"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id":9068,"uris":["http://zotero.org/users/6239255/items/KQ9HBF4R"],"itemData":{"id":9068,"type":"article-journal","abstract":"Hemodynamic activity in occipital, temporal, and parietal cortical areas were recently shown to correlate across subjects during viewing of a 30-minute movie clip. However, most of the frontal cortex lacked between-subject correlations. Here we presented 12 healthy naïve volunteers with the first 72 minutes of a movie (“Crash”, 2005, Lions Gate Films) outside of the fMRI scanner to involve the subjects in the plot of the movie, followed by presentation of the last 36 minutes during fMRI scanning. We observed significant between-subjects correlation of fMRI activity in especially right hemisphere frontal cortical areas, in addition to the correlation of activity in temporal, occipital, and parietal areas. It is possible that this resulted from the subjects following the plot of the movie and being emotionally engaged in the movie during fMRI scanning. We further show that probabilistic independent component analysis (ICA) reveals meaningful activations in individual subjects during natural viewing.","container-title":"The Open Neuroimaging Journal","DOI":"10.2174/1874440000802010014","ISSN":"1874-4400","issue":"1","journalAbbreviation":"Open Neuroimag J","language":"en","page":"14-19","source":"DOI.org (Crossref)","title":"Inter-Subject Synchronization of Prefrontal Cortex Hemodynamic Activity During Natural Viewing","volume":"2","author":[{"family":"Jääskeläinen","given":"Iiro P"},{"family":"Koskentalo","given":"Katri"},{"family":"Balk","given":"Marja H"},{"family":"Autti","given":"Taina"},{"family":"Kauramäki","given":"Jaakko"},{"family":"Pomren","given":"Cajus"},{"family":"Sams","given":"Mikko"}],"issued":{"date-parts":[["2008",4,1]]}}},{"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407C34">
        <w:rPr>
          <w:rFonts w:ascii="Aptos" w:hAnsi="Aptos"/>
        </w:rPr>
        <w:fldChar w:fldCharType="separate"/>
      </w:r>
      <w:r w:rsidR="00AF4E49" w:rsidRPr="00AF4E49">
        <w:rPr>
          <w:rFonts w:ascii="Aptos" w:hAnsi="Aptos" w:cs="Times New Roman"/>
        </w:rPr>
        <w:t>Jääskeläinen et al., 2008; Nummenmaa et al., 2012; Raz et al., 2012)</w:t>
      </w:r>
      <w:r w:rsidR="00407C34">
        <w:rPr>
          <w:rFonts w:ascii="Aptos" w:hAnsi="Aptos"/>
        </w:rPr>
        <w:fldChar w:fldCharType="end"/>
      </w:r>
      <w:r w:rsidRPr="00AF6336">
        <w:rPr>
          <w:rFonts w:ascii="Aptos" w:hAnsi="Aptos"/>
        </w:rPr>
        <w:t>.</w:t>
      </w:r>
      <w:r w:rsidR="000D0A97">
        <w:rPr>
          <w:rFonts w:ascii="Aptos" w:hAnsi="Aptos"/>
        </w:rPr>
        <w:t xml:space="preserve"> </w:t>
      </w:r>
      <w:r w:rsidR="00462E3A">
        <w:rPr>
          <w:rFonts w:ascii="Aptos" w:hAnsi="Aptos"/>
        </w:rPr>
        <w:t xml:space="preserve">We term these approaches, in which subjects reflect upon the stimulus without rating initially but later rate their evaluations, </w:t>
      </w:r>
      <w:r w:rsidR="00462E3A">
        <w:rPr>
          <w:rFonts w:ascii="Aptos" w:hAnsi="Aptos"/>
          <w:i/>
          <w:iCs/>
        </w:rPr>
        <w:t>Reflective Active Engagement p</w:t>
      </w:r>
      <w:r w:rsidR="00462E3A" w:rsidRPr="00462E3A">
        <w:rPr>
          <w:rFonts w:ascii="Aptos" w:hAnsi="Aptos"/>
        </w:rPr>
        <w:t>aradigms</w:t>
      </w:r>
      <w:r w:rsidR="00462E3A">
        <w:rPr>
          <w:rFonts w:ascii="Aptos" w:hAnsi="Aptos"/>
          <w:i/>
          <w:iCs/>
        </w:rPr>
        <w:t>.</w:t>
      </w:r>
      <w:r w:rsidR="000D0A97">
        <w:rPr>
          <w:rFonts w:ascii="Aptos" w:hAnsi="Aptos"/>
        </w:rPr>
        <w:t xml:space="preserve"> </w:t>
      </w:r>
      <w:r w:rsidRPr="00AF6336">
        <w:rPr>
          <w:rFonts w:ascii="Aptos" w:hAnsi="Aptos"/>
        </w:rPr>
        <w:t>Through th</w:t>
      </w:r>
      <w:r w:rsidR="00462E3A">
        <w:rPr>
          <w:rFonts w:ascii="Aptos" w:hAnsi="Aptos"/>
        </w:rPr>
        <w:t>ese</w:t>
      </w:r>
      <w:r w:rsidRPr="00AF6336">
        <w:rPr>
          <w:rFonts w:ascii="Aptos" w:hAnsi="Aptos"/>
        </w:rPr>
        <w:t xml:space="preserve"> approach</w:t>
      </w:r>
      <w:r w:rsidR="00462E3A">
        <w:rPr>
          <w:rFonts w:ascii="Aptos" w:hAnsi="Aptos"/>
        </w:rPr>
        <w:t>es</w:t>
      </w:r>
      <w:r w:rsidRPr="00AF6336">
        <w:rPr>
          <w:rFonts w:ascii="Aptos" w:hAnsi="Aptos"/>
        </w:rPr>
        <w:t xml:space="preserve">, researchers can </w:t>
      </w:r>
      <w:r w:rsidR="00890300">
        <w:rPr>
          <w:rFonts w:ascii="Aptos" w:hAnsi="Aptos"/>
        </w:rPr>
        <w:t>avoid the influence of rating behaviors upon</w:t>
      </w:r>
      <w:r w:rsidRPr="00AF6336">
        <w:rPr>
          <w:rFonts w:ascii="Aptos" w:hAnsi="Aptos"/>
        </w:rPr>
        <w:t xml:space="preserve"> neural data while </w:t>
      </w:r>
      <w:r w:rsidR="00890300">
        <w:rPr>
          <w:rFonts w:ascii="Aptos" w:hAnsi="Aptos"/>
        </w:rPr>
        <w:t xml:space="preserve">still </w:t>
      </w:r>
      <w:r w:rsidRPr="00AF6336">
        <w:rPr>
          <w:rFonts w:ascii="Aptos" w:hAnsi="Aptos"/>
        </w:rPr>
        <w:t xml:space="preserve">capturing </w:t>
      </w:r>
      <w:r w:rsidR="00890300">
        <w:rPr>
          <w:rFonts w:ascii="Aptos" w:hAnsi="Aptos"/>
        </w:rPr>
        <w:t>a</w:t>
      </w:r>
      <w:r w:rsidRPr="00AF6336">
        <w:rPr>
          <w:rFonts w:ascii="Aptos" w:hAnsi="Aptos"/>
        </w:rPr>
        <w:t xml:space="preserve"> semblance of </w:t>
      </w:r>
      <w:r w:rsidR="00890300">
        <w:rPr>
          <w:rFonts w:ascii="Aptos" w:hAnsi="Aptos"/>
        </w:rPr>
        <w:t xml:space="preserve">a </w:t>
      </w:r>
      <w:r w:rsidR="00462E3A">
        <w:rPr>
          <w:rFonts w:ascii="Aptos" w:hAnsi="Aptos"/>
        </w:rPr>
        <w:t>subject</w:t>
      </w:r>
      <w:r w:rsidR="00890300">
        <w:rPr>
          <w:rFonts w:ascii="Aptos" w:hAnsi="Aptos"/>
        </w:rPr>
        <w:t>’s</w:t>
      </w:r>
      <w:r w:rsidRPr="00AF6336">
        <w:rPr>
          <w:rFonts w:ascii="Aptos" w:hAnsi="Aptos"/>
        </w:rPr>
        <w:t xml:space="preserve"> concurrent internal cognitive phenomena</w:t>
      </w:r>
      <w:r w:rsidR="00890300">
        <w:rPr>
          <w:rFonts w:ascii="Aptos" w:hAnsi="Aptos"/>
        </w:rPr>
        <w:t>, assuming that subjects are able to accurate recall and report their experiences.</w:t>
      </w:r>
      <w:r w:rsidR="003125D9">
        <w:rPr>
          <w:rFonts w:ascii="Aptos" w:hAnsi="Aptos"/>
        </w:rPr>
        <w:t xml:space="preserve"> This approach may also be the closest approximation of neural activity while conducting social or emotional observation (i.e., evaluating how sad something or someone makes you feel, how much you believe a person), as we are not often asked to quantify these sorts of assessments in real time in our daily lives. </w:t>
      </w:r>
      <w:r w:rsidRPr="00AF6336">
        <w:rPr>
          <w:rFonts w:ascii="Aptos" w:hAnsi="Aptos"/>
        </w:rPr>
        <w:t xml:space="preserve">While not neuroimaging data, the validity of this approach is supported by findings that within-participant physiological activity (i.e., skin conductance, heart rate, pulse transmission time, general somatic activity) is significantly correlated when recorded during an initial exposure and during a rewatch </w:t>
      </w:r>
      <w:r w:rsidRPr="00AF6336">
        <w:rPr>
          <w:rFonts w:ascii="Aptos" w:hAnsi="Aptos"/>
        </w:rPr>
        <w:lastRenderedPageBreak/>
        <w:t xml:space="preserve">while self-reporting ratings </w:t>
      </w:r>
      <w:r w:rsidR="00407C34">
        <w:rPr>
          <w:rFonts w:ascii="Aptos" w:hAnsi="Aptos"/>
        </w:rPr>
        <w:fldChar w:fldCharType="begin"/>
      </w:r>
      <w:r w:rsidR="00E45777">
        <w:rPr>
          <w:rFonts w:ascii="Aptos" w:hAnsi="Aptos"/>
        </w:rPr>
        <w:instrText xml:space="preserve"> ADDIN ZOTERO_ITEM CSL_CITATION {"citationID":"OdsIZu8d","properties":{"formattedCitation":"(Gottman &amp; Levenson, 1985; Levenson &amp; Gottman, 1983)","plainCitation":"(Gottman &amp; Levenson, 1985; Levenson &amp; Gottman, 1983)","noteIndex":0},"citationItems":[{"id":18046,"uris":["http://zotero.org/users/6239255/items/HZUJVFEA"],"itemData":{"id":18046,"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407C34">
        <w:rPr>
          <w:rFonts w:ascii="Aptos" w:hAnsi="Aptos"/>
        </w:rPr>
        <w:fldChar w:fldCharType="separate"/>
      </w:r>
      <w:r w:rsidR="00407C34" w:rsidRPr="00407C34">
        <w:rPr>
          <w:rFonts w:ascii="Aptos" w:hAnsi="Aptos"/>
        </w:rPr>
        <w:t>(Gottman &amp; Levenson, 1985; Levenson &amp; Gottman, 1983)</w:t>
      </w:r>
      <w:r w:rsidR="00407C34">
        <w:rPr>
          <w:rFonts w:ascii="Aptos" w:hAnsi="Aptos"/>
        </w:rPr>
        <w:fldChar w:fldCharType="end"/>
      </w:r>
      <w:r w:rsidRPr="00AF6336">
        <w:rPr>
          <w:rFonts w:ascii="Aptos" w:hAnsi="Aptos"/>
        </w:rPr>
        <w:t xml:space="preserve">. Additionally, comparisons of during- and post-exposure ratings to video stimuli have shown strong positive correlations for self-reported experiences of humor and sadness </w:t>
      </w:r>
      <w:r w:rsidR="00364897">
        <w:rPr>
          <w:rFonts w:ascii="Aptos" w:hAnsi="Aptos"/>
        </w:rPr>
        <w:fldChar w:fldCharType="begin"/>
      </w:r>
      <w:r w:rsidR="00E45777">
        <w:rPr>
          <w:rFonts w:ascii="Aptos" w:hAnsi="Aptos"/>
        </w:rPr>
        <w:instrText xml:space="preserve"> ADDIN ZOTERO_ITEM CSL_CITATION {"citationID":"k5cqjZuk","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Pr="00AF6336">
        <w:rPr>
          <w:rFonts w:ascii="Aptos" w:hAnsi="Aptos"/>
        </w:rPr>
        <w:t xml:space="preserve">. However, the support for the reliability of emotional arousal and valence using this approach is mixed </w:t>
      </w:r>
      <w:r w:rsidR="00407C34">
        <w:rPr>
          <w:rFonts w:ascii="Aptos" w:hAnsi="Aptos"/>
        </w:rPr>
        <w:fldChar w:fldCharType="begin"/>
      </w:r>
      <w:r w:rsidR="00E45777">
        <w:rPr>
          <w:rFonts w:ascii="Aptos" w:hAnsi="Aptos"/>
        </w:rPr>
        <w:instrText xml:space="preserve"> ADDIN ZOTERO_ITEM CSL_CITATION {"citationID":"vjZbanHQ","properties":{"formattedCitation":"(Chapin et al., 2010; J\\uc0\\u228{}\\uc0\\u228{}skel\\uc0\\u228{}inen et al., 2016)","plainCitation":"(Chapin et al., 2010; Jääskeläinen et al., 2016)","noteIndex":0},"citationItems":[{"id":18151,"uris":["http://zotero.org/users/6239255/items/68E63E4Y"],"itemData":{"id":18151,"type":"article-journal","abstract":"Apart from its natural relevance to cognition, music provides a window into the intimate relationships between production, perception, experience, and emotion. Here, emotional responses and neural activity were observed as they evolved together with stimulus parameters over several minutes. Participants listened to a skilled music performance that included the natural fluctuations in timing and sound intensity that musicians use to evoke emotional responses. A mechanical performance of the same piece served as a control. Before and after fMRI scanning, participants reported real-time emotional responses on a 2-dimensional rating scale (arousal and valence) as they listened to each performance. During fMRI scanning, participants listened without reporting emotional responses. Limbic and paralimbic brain areas responded to the expressive dynamics of human music performance, and both emotion and reward related activations during music listening were dependent upon musical training. Moreover, dynamic changes in timing predicted ratings of emotional arousal, as well as real-time changes in neural activity. BOLD signal changes correlated with expressive timing fluctuations in cortical and subcortical motor areas consistent with pulse perception, and in a network consistent with the human mirror neuron system. These findings show that expressive music performance evokes emotion and reward related neural activations, and that music’s affective impact on the brains of listeners is altered by musical training. Our observations are consistent with the idea that music performance evokes an emotional response through a form of empathy that is based, at least in part, on the perception of movement and on violations of pulse-based temporal expectancies.","container-title":"PLoS ONE","DOI":"10.1371/journal.pone.0013812","ISSN":"1932-6203","issue":"12","journalAbbreviation":"PLoS ONE","language":"en","page":"e13812","source":"DOI.org (Crossref)","title":"Dynamic Emotional and Neural Responses to Music Depend on Performance Expression and Listener Experience","volume":"5","author":[{"family":"Chapin","given":"Heather"},{"family":"Jantzen","given":"Kelly"},{"family":"Scott Kelso","given":"J. A."},{"family":"Steinberg","given":"Fred"},{"family":"Large","given":"Edward"}],"editor":[{"family":"Rodriguez-Fornells","given":"Antoni"}],"issued":{"date-parts":[["2010",12,16]]}}},{"id":17991,"uris":["http://zotero.org/users/6239255/items/8CKX675R"],"itemData":{"id":17991,"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instrText>
      </w:r>
      <w:r w:rsidR="00407C34">
        <w:rPr>
          <w:rFonts w:ascii="Aptos" w:hAnsi="Aptos"/>
        </w:rPr>
        <w:fldChar w:fldCharType="separate"/>
      </w:r>
      <w:r w:rsidR="00407C34" w:rsidRPr="00407C34">
        <w:rPr>
          <w:rFonts w:ascii="Aptos" w:hAnsi="Aptos" w:cs="Times New Roman"/>
        </w:rPr>
        <w:t>(Chapin et al., 2010; Jääskeläinen et al., 2016)</w:t>
      </w:r>
      <w:r w:rsidR="00407C34">
        <w:rPr>
          <w:rFonts w:ascii="Aptos" w:hAnsi="Aptos"/>
        </w:rPr>
        <w:fldChar w:fldCharType="end"/>
      </w:r>
      <w:r w:rsidRPr="00AF6336">
        <w:rPr>
          <w:rFonts w:ascii="Aptos" w:hAnsi="Aptos"/>
        </w:rPr>
        <w:t xml:space="preserve">. </w:t>
      </w:r>
      <w:r w:rsidR="00890300" w:rsidRPr="00AF6336">
        <w:rPr>
          <w:rFonts w:ascii="Aptos" w:hAnsi="Aptos"/>
        </w:rPr>
        <w:t>Reflective engagement has become the approach most popular in the literature</w:t>
      </w:r>
      <w:r w:rsidR="00890300">
        <w:rPr>
          <w:rFonts w:ascii="Aptos" w:hAnsi="Aptos"/>
        </w:rPr>
        <w:t xml:space="preserve"> and r</w:t>
      </w:r>
      <w:r w:rsidRPr="00AF6336">
        <w:rPr>
          <w:rFonts w:ascii="Aptos" w:hAnsi="Aptos"/>
        </w:rPr>
        <w:t xml:space="preserve">esearch using this technique has been fruitful, identifying, for example, mechanisms through which emotions promote </w:t>
      </w:r>
      <w:proofErr w:type="spellStart"/>
      <w:r w:rsidRPr="00AF6336">
        <w:rPr>
          <w:rFonts w:ascii="Aptos" w:hAnsi="Aptos"/>
        </w:rPr>
        <w:t>prosociality</w:t>
      </w:r>
      <w:proofErr w:type="spellEnd"/>
      <w:r w:rsidRPr="00AF6336">
        <w:rPr>
          <w:rFonts w:ascii="Aptos" w:hAnsi="Aptos"/>
        </w:rPr>
        <w:t xml:space="preserve"> </w:t>
      </w:r>
      <w:r w:rsidR="00986859">
        <w:rPr>
          <w:rFonts w:ascii="Aptos" w:hAnsi="Aptos"/>
        </w:rPr>
        <w:fldChar w:fldCharType="begin"/>
      </w:r>
      <w:r w:rsidR="00E45777">
        <w:rPr>
          <w:rFonts w:ascii="Aptos" w:hAnsi="Aptos"/>
        </w:rPr>
        <w:instrText xml:space="preserve"> ADDIN ZOTERO_ITEM CSL_CITATION {"citationID":"K9k3dINn","properties":{"formattedCitation":"(Nummenmaa et al., 2012)","plainCitation":"(Nummenmaa et al., 2012)","noteIndex":0},"citationItems":[{"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986859">
        <w:rPr>
          <w:rFonts w:ascii="Aptos" w:hAnsi="Aptos"/>
        </w:rPr>
        <w:fldChar w:fldCharType="separate"/>
      </w:r>
      <w:r w:rsidR="00986859" w:rsidRPr="00986859">
        <w:rPr>
          <w:rFonts w:ascii="Aptos" w:hAnsi="Aptos"/>
        </w:rPr>
        <w:t>(</w:t>
      </w:r>
      <w:proofErr w:type="spellStart"/>
      <w:r w:rsidR="00986859" w:rsidRPr="00986859">
        <w:rPr>
          <w:rFonts w:ascii="Aptos" w:hAnsi="Aptos"/>
        </w:rPr>
        <w:t>Nummenmaa</w:t>
      </w:r>
      <w:proofErr w:type="spellEnd"/>
      <w:r w:rsidR="00986859" w:rsidRPr="00986859">
        <w:rPr>
          <w:rFonts w:ascii="Aptos" w:hAnsi="Aptos"/>
        </w:rPr>
        <w:t xml:space="preserve"> et al., 2012)</w:t>
      </w:r>
      <w:r w:rsidR="00986859">
        <w:rPr>
          <w:rFonts w:ascii="Aptos" w:hAnsi="Aptos"/>
        </w:rPr>
        <w:fldChar w:fldCharType="end"/>
      </w:r>
      <w:r w:rsidRPr="00AF6336">
        <w:rPr>
          <w:rFonts w:ascii="Aptos" w:hAnsi="Aptos"/>
        </w:rPr>
        <w:t xml:space="preserve"> and neural correlates of both attentional engagement </w:t>
      </w:r>
      <w:r w:rsidR="0093459D">
        <w:rPr>
          <w:rFonts w:ascii="Aptos" w:hAnsi="Aptos"/>
        </w:rPr>
        <w:fldChar w:fldCharType="begin"/>
      </w:r>
      <w:r w:rsidR="00E45777">
        <w:rPr>
          <w:rFonts w:ascii="Aptos" w:hAnsi="Aptos"/>
        </w:rPr>
        <w:instrText xml:space="preserve"> ADDIN ZOTERO_ITEM CSL_CITATION {"citationID":"fEJAbZml","properties":{"formattedCitation":"(Song et al., 2021)","plainCitation":"(Song et al., 2021)","noteIndex":0},"citationItems":[{"id":17923,"uris":["http://zotero.org/users/6239255/items/AEE933CY"],"itemData":{"id":17923,"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93459D">
        <w:rPr>
          <w:rFonts w:ascii="Aptos" w:hAnsi="Aptos"/>
        </w:rPr>
        <w:fldChar w:fldCharType="separate"/>
      </w:r>
      <w:r w:rsidR="0093459D" w:rsidRPr="0093459D">
        <w:rPr>
          <w:rFonts w:ascii="Aptos" w:hAnsi="Aptos"/>
        </w:rPr>
        <w:t>(Song et al., 2021)</w:t>
      </w:r>
      <w:r w:rsidR="0093459D">
        <w:rPr>
          <w:rFonts w:ascii="Aptos" w:hAnsi="Aptos"/>
        </w:rPr>
        <w:fldChar w:fldCharType="end"/>
      </w:r>
      <w:r w:rsidRPr="00AF6336">
        <w:rPr>
          <w:rFonts w:ascii="Aptos" w:hAnsi="Aptos"/>
        </w:rPr>
        <w:t xml:space="preserve"> and of humor </w:t>
      </w:r>
      <w:r w:rsidR="0093459D">
        <w:rPr>
          <w:rFonts w:ascii="Aptos" w:hAnsi="Aptos"/>
        </w:rPr>
        <w:fldChar w:fldCharType="begin"/>
      </w:r>
      <w:r w:rsidR="00E45777">
        <w:rPr>
          <w:rFonts w:ascii="Aptos" w:hAnsi="Aptos"/>
        </w:rPr>
        <w:instrText xml:space="preserve"> ADDIN ZOTERO_ITEM CSL_CITATION {"citationID":"xxDe6EdH","properties":{"formattedCitation":"(Axelrod et al., 2023)","plainCitation":"(Axelrod et al., 2023)","noteIndex":0},"citationItems":[{"id":18060,"uris":["http://zotero.org/users/6239255/items/NB37WI4P"],"itemData":{"id":18060,"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93459D">
        <w:rPr>
          <w:rFonts w:ascii="Aptos" w:hAnsi="Aptos"/>
        </w:rPr>
        <w:fldChar w:fldCharType="separate"/>
      </w:r>
      <w:r w:rsidR="00407C34" w:rsidRPr="00407C34">
        <w:rPr>
          <w:rFonts w:ascii="Aptos" w:hAnsi="Aptos"/>
        </w:rPr>
        <w:t>(Axelrod et al., 2023)</w:t>
      </w:r>
      <w:r w:rsidR="0093459D">
        <w:rPr>
          <w:rFonts w:ascii="Aptos" w:hAnsi="Aptos"/>
        </w:rPr>
        <w:fldChar w:fldCharType="end"/>
      </w:r>
      <w:r w:rsidRPr="00AF6336">
        <w:rPr>
          <w:rFonts w:ascii="Aptos" w:hAnsi="Aptos"/>
        </w:rPr>
        <w:t>.</w:t>
      </w:r>
    </w:p>
    <w:p w14:paraId="4C156B2F" w14:textId="650AA627" w:rsidR="00DE0869" w:rsidRPr="00AF6336" w:rsidRDefault="00000000" w:rsidP="00AF6336">
      <w:pPr>
        <w:spacing w:line="240" w:lineRule="auto"/>
        <w:ind w:firstLine="540"/>
        <w:jc w:val="both"/>
        <w:rPr>
          <w:rFonts w:ascii="Aptos" w:hAnsi="Aptos"/>
        </w:rPr>
      </w:pPr>
      <w:r w:rsidRPr="00AF6336">
        <w:rPr>
          <w:rFonts w:ascii="Aptos" w:hAnsi="Aptos"/>
          <w:b/>
          <w:bCs/>
        </w:rPr>
        <w:t xml:space="preserve">Drawbacks of Reflective Active Engagement. </w:t>
      </w:r>
      <w:r w:rsidRPr="00AF6336">
        <w:rPr>
          <w:rFonts w:ascii="Aptos" w:hAnsi="Aptos"/>
        </w:rPr>
        <w:t xml:space="preserve">However, post-exposure ratings may not be appropriate for all situations and stimuli. To mirror real world phenomena, stimuli must be sufficiently narratively-complex and developed, but post-exposure ratings may be less reliable when these features are present </w:t>
      </w:r>
      <w:r w:rsidR="0093459D">
        <w:rPr>
          <w:rFonts w:ascii="Aptos" w:hAnsi="Aptos"/>
        </w:rPr>
        <w:fldChar w:fldCharType="begin"/>
      </w:r>
      <w:r w:rsidR="00E45777">
        <w:rPr>
          <w:rFonts w:ascii="Aptos" w:hAnsi="Aptos"/>
        </w:rPr>
        <w:instrText xml:space="preserve"> ADDIN ZOTERO_ITEM CSL_CITATION {"citationID":"X9acflAq","properties":{"formattedCitation":"(Fayn et al., 2021)","plainCitation":"(Fayn et al., 2021)","noteIndex":0},"citationItems":[{"id":18040,"uris":["http://zotero.org/users/6239255/items/BJTH6R7J"],"itemData":{"id":18040,"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93459D">
        <w:rPr>
          <w:rFonts w:ascii="Aptos" w:hAnsi="Aptos"/>
        </w:rPr>
        <w:fldChar w:fldCharType="separate"/>
      </w:r>
      <w:r w:rsidR="0093459D" w:rsidRPr="0093459D">
        <w:rPr>
          <w:rFonts w:ascii="Aptos" w:hAnsi="Aptos"/>
        </w:rPr>
        <w:t>(Fayn et al., 2021)</w:t>
      </w:r>
      <w:r w:rsidR="0093459D">
        <w:rPr>
          <w:rFonts w:ascii="Aptos" w:hAnsi="Aptos"/>
        </w:rPr>
        <w:fldChar w:fldCharType="end"/>
      </w:r>
      <w:r w:rsidRPr="00AF6336">
        <w:rPr>
          <w:rFonts w:ascii="Aptos" w:hAnsi="Aptos"/>
        </w:rPr>
        <w:t>. Rewatching and rating long duration stimuli can fatigue subjects</w:t>
      </w:r>
      <w:r w:rsidR="00AF6336">
        <w:rPr>
          <w:rFonts w:ascii="Aptos" w:hAnsi="Aptos"/>
        </w:rPr>
        <w:t xml:space="preserve"> </w:t>
      </w:r>
      <w:r w:rsidR="0093459D">
        <w:rPr>
          <w:rFonts w:ascii="Aptos" w:hAnsi="Aptos"/>
        </w:rPr>
        <w:fldChar w:fldCharType="begin"/>
      </w:r>
      <w:r w:rsidR="00E45777">
        <w:rPr>
          <w:rFonts w:ascii="Aptos" w:hAnsi="Aptos"/>
        </w:rPr>
        <w:instrText xml:space="preserve"> ADDIN ZOTERO_ITEM CSL_CITATION {"citationID":"hogNsfek","properties":{"formattedCitation":"(J\\uc0\\u228{}\\uc0\\u228{}skel\\uc0\\u228{}inen et al., 2022)","plainCitation":"(Jääskeläinen et al., 202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93459D">
        <w:rPr>
          <w:rFonts w:ascii="Aptos" w:hAnsi="Aptos"/>
        </w:rPr>
        <w:fldChar w:fldCharType="separate"/>
      </w:r>
      <w:r w:rsidR="0093459D" w:rsidRPr="0093459D">
        <w:rPr>
          <w:rFonts w:ascii="Aptos" w:hAnsi="Aptos" w:cs="Times New Roman"/>
        </w:rPr>
        <w:t>(Jääskeläinen et al., 2022)</w:t>
      </w:r>
      <w:r w:rsidR="0093459D">
        <w:rPr>
          <w:rFonts w:ascii="Aptos" w:hAnsi="Aptos"/>
        </w:rPr>
        <w:fldChar w:fldCharType="end"/>
      </w:r>
      <w:r w:rsidRPr="00AF6336">
        <w:rPr>
          <w:rFonts w:ascii="Aptos" w:hAnsi="Aptos"/>
        </w:rPr>
        <w:t xml:space="preserve"> which would negatively impact their attention and rating accuracy. Tracking social information, forming inferences, and sequencing events may require more cognitive resources than relatively less complex stimuli, making accurate recall of the initial experience difficult to accomplish. Post-exposure ratings may be appropriate for gist-level representations of complex experiences </w:t>
      </w:r>
      <w:r w:rsidR="0093459D">
        <w:rPr>
          <w:rFonts w:ascii="Aptos" w:hAnsi="Aptos"/>
        </w:rPr>
        <w:fldChar w:fldCharType="begin"/>
      </w:r>
      <w:r w:rsidR="00E45777">
        <w:rPr>
          <w:rFonts w:ascii="Aptos" w:hAnsi="Aptos"/>
        </w:rPr>
        <w:instrText xml:space="preserve"> ADDIN ZOTERO_ITEM CSL_CITATION {"citationID":"sZj64OI6","properties":{"formattedCitation":"(Fayn et al., 2021)","plainCitation":"(Fayn et al., 2021)","noteIndex":0},"citationItems":[{"id":18040,"uris":["http://zotero.org/users/6239255/items/BJTH6R7J"],"itemData":{"id":18040,"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93459D">
        <w:rPr>
          <w:rFonts w:ascii="Aptos" w:hAnsi="Aptos"/>
        </w:rPr>
        <w:fldChar w:fldCharType="separate"/>
      </w:r>
      <w:r w:rsidR="0093459D" w:rsidRPr="0093459D">
        <w:rPr>
          <w:rFonts w:ascii="Aptos" w:hAnsi="Aptos"/>
        </w:rPr>
        <w:t>(Fayn et al., 2021)</w:t>
      </w:r>
      <w:r w:rsidR="0093459D">
        <w:rPr>
          <w:rFonts w:ascii="Aptos" w:hAnsi="Aptos"/>
        </w:rPr>
        <w:fldChar w:fldCharType="end"/>
      </w:r>
      <w:r w:rsidR="00890300" w:rsidRPr="00AF6336">
        <w:rPr>
          <w:rFonts w:ascii="Aptos" w:hAnsi="Aptos"/>
        </w:rPr>
        <w:t xml:space="preserve"> but</w:t>
      </w:r>
      <w:r w:rsidRPr="00AF6336">
        <w:rPr>
          <w:rFonts w:ascii="Aptos" w:hAnsi="Aptos"/>
        </w:rPr>
        <w:t xml:space="preserve"> fail to reflect the nuances of dynamic evaluations when decisions must be made in response to rapidly evolving information of varying importance and subtlety. For example, a person’s words, posture, eye contact, facial expressions, gestures, proxemics, haptics, volume, tone, rate of speaking, appearance, or interactions with others may or may not communicate useful information during a first impression. Because attention is limited and the value of these signals are ambiguous, the real-time perceptions that shape social judgments may be idiosyncratic and transient. Retrospective ratings may not only miss critical moment-to-moment variations but also be influenced by subsequent events and hindsight bias</w:t>
      </w:r>
      <w:r w:rsidR="00890300">
        <w:rPr>
          <w:rFonts w:ascii="Aptos" w:hAnsi="Aptos"/>
        </w:rPr>
        <w:t xml:space="preserve"> </w:t>
      </w:r>
      <w:r w:rsidR="00C64255">
        <w:rPr>
          <w:rFonts w:ascii="Aptos" w:hAnsi="Aptos"/>
        </w:rPr>
        <w:fldChar w:fldCharType="begin"/>
      </w:r>
      <w:r w:rsidR="00E45777">
        <w:rPr>
          <w:rFonts w:ascii="Aptos" w:hAnsi="Aptos"/>
        </w:rPr>
        <w:instrText xml:space="preserve"> ADDIN ZOTERO_ITEM CSL_CITATION {"citationID":"oEW4fWXA","properties":{"formattedCitation":"(Csikszentmihalyi &amp; Larson, 1987; Fredrickson &amp; Kahneman, 1993; Kahneman et al., 1993; Roese &amp; Vohs, 2012; Schwarz, 2012)","plainCitation":"(Csikszentmihalyi &amp; Larson, 1987; Fredrickson &amp; Kahneman, 1993; Kahneman et al., 1993; Roese &amp; Vohs, 2012; Schwarz, 2012)","noteIndex":0},"citationItems":[{"id":3749,"uris":["http://zotero.org/users/6239255/items/3GKCJ58H"],"itemData":{"id":3749,"type":"article-journal","container-title":"Journal of Nervous and Mental Disease","issue":"9","language":"en","page":"529-536","source":"DOI.org (Crossref)","title":"Validity and reliability of the experience-sampling method","volume":"175","author":[{"family":"Csikszentmihalyi","given":"Mihaly"},{"family":"Larson","given":"Reed"}],"issued":{"date-parts":[["1987"]]}}},{"id":18110,"uris":["http://zotero.org/users/6239255/items/UJXHW8TK"],"itemData":{"id":18110,"type":"article-journal","container-title":"Journal of Personality and Social Psychology","issue":"1","language":"en","page":"45-55","source":"Zotero","title":"Duration Neglect in Retrospective Evaluations of Affective Episodes","volume":"65","author":[{"family":"Fredrickson","given":"Barbara L"},{"family":"Kahneman","given":"Daniel"}],"issued":{"date-parts":[["1993"]]}}},{"id":18128,"uris":["http://zotero.org/users/6239255/items/SUSSC5A7"],"itemData":{"id":18128,"type":"article-journal","abstract":"[Subjects were exposed to two aversive experiences: in the short trial, they immersed one hand in water at 14 °C for 60 s; in the long trial, they immersed the other hand at 14 °C for 60 s, then kept the hand in the water 30 s longer as the temperature of the water was gradually raised to 15 °C, still painful but distinctly less so for most subjects. Subjects were later given a choice of which trial to repeat. A significant majority chose to repeat the long trial, apparently preferring more pain over less. The results add to other evidence suggesting that duration plays a small role in retrospective evaluations of aversive experiences; such evaluations are often dominated by the discomfort at the worst and at the final moments of episodes.]","archive":"JSTOR","container-title":"Psychological Science","ISSN":"09567976, 14679280","issue":"6","note":"publisher: [Association for Psychological Science, Sage Publications, Inc.]","page":"401-405","title":"When More Pain Is Preferred to Less: Adding a Better End","volume":"4","author":[{"family":"Kahneman","given":"Daniel"},{"family":"Fredrickson","given":"Barbara L."},{"family":"Schreiber","given":"Charles A."},{"family":"Redelmeier","given":"Donald A."}],"issued":{"date-parts":[["1993"]]}}},{"id":18129,"uris":["http://zotero.org/users/6239255/items/MI3TSPH8"],"itemData":{"id":18129,"type":"article-journal","abstract":"Hindsight bias occurs when people feel that they ?knew it all along,? that is, when they believe that an event is more predictable after it becomes known than it was before it became known. Hindsight bias embodies any combination of three aspects: memory distortion, beliefs about events? objective likelihoods, or subjective beliefs about one?s own prediction abilities. Hindsight bias stems from (a) cognitive inputs (people selectively recall information consistent with what they now know to be true and engage in sensemaking to impose meaning on their own knowledge), (b) metacognitive inputs (the ease with which a past outcome is understood may be misattributed to its assumed prior likelihood), and (c) motivational inputs (people have a need to see the world as orderly and predictable and to avoid being blamed for problems). Consequences of hindsight bias include myopic attention to a single causal understanding of the past (to the neglect of other reasonable explanations) as well as general overconfidence in the certainty of one?s judgments. New technologies for visualizing and understanding data sets may have the unintended consequence of heightening hindsight bias, but an intervention that encourages people to consider alternative causal explanations for a given outcome can reduce hindsight bias.","container-title":"Perspectives on Psychological Science","DOI":"10.1177/1745691612454303","ISSN":"1745-6916","issue":"5","journalAbbreviation":"Perspect Psychol Sci","note":"publisher: SAGE Publications Inc","page":"411-426","title":"Hindsight Bias","volume":"7","author":[{"family":"Roese","given":"Neal J."},{"family":"Vohs","given":"Kathleen D."}],"issued":{"date-parts":[["2012",9,1]]}}},{"id":18131,"uris":["http://zotero.org/users/6239255/items/MI6NH5BV"],"itemData":{"id":18131,"type":"chapter","container-title":"Handbook of research methods for studying daily life","event-place":"New York,  NY,  US","language":"en","publisher":"The Guilford Press","publisher-place":"New York,  NY,  US","source":"Zotero","title":"Why researchers should think “real-time”: A cognitive rationale for capturing experiences in the moment","author":[{"family":"Schwarz","given":"Norbert"}],"editor":[{"family":"Mehl","given":"M.R."},{"family":"Conner","given":"T.S."}],"issued":{"date-parts":[["2012"]]}}}],"schema":"https://github.com/citation-style-language/schema/raw/master/csl-citation.json"} </w:instrText>
      </w:r>
      <w:r w:rsidR="00C64255">
        <w:rPr>
          <w:rFonts w:ascii="Aptos" w:hAnsi="Aptos"/>
        </w:rPr>
        <w:fldChar w:fldCharType="separate"/>
      </w:r>
      <w:r w:rsidR="00D76A10" w:rsidRPr="00D76A10">
        <w:rPr>
          <w:rFonts w:ascii="Aptos" w:hAnsi="Aptos"/>
        </w:rPr>
        <w:t>(Csikszentmihalyi &amp; Larson, 1987; Fredrickson &amp; Kahneman, 1993; Kahneman et al., 1993; Roese &amp; Vohs, 2012; Schwarz, 2012)</w:t>
      </w:r>
      <w:r w:rsidR="00C64255">
        <w:rPr>
          <w:rFonts w:ascii="Aptos" w:hAnsi="Aptos"/>
        </w:rPr>
        <w:fldChar w:fldCharType="end"/>
      </w:r>
      <w:r w:rsidRPr="00AF6336">
        <w:rPr>
          <w:rFonts w:ascii="Aptos" w:hAnsi="Aptos"/>
        </w:rPr>
        <w:t>, thus failing to accurately represent the fluid and context-dependent nature of the original experience.</w:t>
      </w:r>
    </w:p>
    <w:p w14:paraId="685D29D7" w14:textId="44A54E89" w:rsidR="003F613E" w:rsidRPr="00AF6336" w:rsidRDefault="00000000" w:rsidP="004C4E17">
      <w:pPr>
        <w:spacing w:line="240" w:lineRule="auto"/>
        <w:ind w:firstLine="540"/>
        <w:jc w:val="both"/>
        <w:rPr>
          <w:rFonts w:ascii="Aptos" w:hAnsi="Aptos"/>
        </w:rPr>
      </w:pPr>
      <w:r w:rsidRPr="00AF6336">
        <w:rPr>
          <w:rFonts w:ascii="Aptos" w:hAnsi="Aptos"/>
        </w:rPr>
        <w:t xml:space="preserve">The limitations of post-exposure ratings extend beyond </w:t>
      </w:r>
      <w:r w:rsidR="00890300">
        <w:rPr>
          <w:rFonts w:ascii="Aptos" w:hAnsi="Aptos"/>
        </w:rPr>
        <w:t>extrinsic</w:t>
      </w:r>
      <w:r w:rsidRPr="00AF6336">
        <w:rPr>
          <w:rFonts w:ascii="Aptos" w:hAnsi="Aptos"/>
        </w:rPr>
        <w:t xml:space="preserve"> features</w:t>
      </w:r>
      <w:r w:rsidR="00890300">
        <w:rPr>
          <w:rFonts w:ascii="Aptos" w:hAnsi="Aptos"/>
        </w:rPr>
        <w:t xml:space="preserve"> </w:t>
      </w:r>
      <w:r w:rsidRPr="00AF6336">
        <w:rPr>
          <w:rFonts w:ascii="Aptos" w:hAnsi="Aptos"/>
        </w:rPr>
        <w:t xml:space="preserve">of stimuli and may include the content </w:t>
      </w:r>
      <w:r w:rsidR="003125D9">
        <w:rPr>
          <w:rFonts w:ascii="Aptos" w:hAnsi="Aptos"/>
        </w:rPr>
        <w:t>within</w:t>
      </w:r>
      <w:r w:rsidRPr="00AF6336">
        <w:rPr>
          <w:rFonts w:ascii="Aptos" w:hAnsi="Aptos"/>
        </w:rPr>
        <w:t xml:space="preserve"> stimuli as well. While the reliability of cued-recall for basic valence</w:t>
      </w:r>
      <w:r w:rsidR="002B4D1F">
        <w:rPr>
          <w:rFonts w:ascii="Aptos" w:hAnsi="Aptos"/>
        </w:rPr>
        <w:t xml:space="preserve"> </w:t>
      </w:r>
      <w:r w:rsidR="002B4D1F">
        <w:rPr>
          <w:rFonts w:ascii="Aptos" w:hAnsi="Aptos"/>
        </w:rPr>
        <w:fldChar w:fldCharType="begin"/>
      </w:r>
      <w:r w:rsidR="00E45777">
        <w:rPr>
          <w:rFonts w:ascii="Aptos" w:hAnsi="Aptos"/>
        </w:rPr>
        <w:instrText xml:space="preserve"> ADDIN ZOTERO_ITEM CSL_CITATION {"citationID":"4QOcrVQw","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2B4D1F">
        <w:rPr>
          <w:rFonts w:ascii="Aptos" w:hAnsi="Aptos"/>
        </w:rPr>
        <w:fldChar w:fldCharType="separate"/>
      </w:r>
      <w:r w:rsidR="002B4D1F" w:rsidRPr="002B4D1F">
        <w:rPr>
          <w:rFonts w:ascii="Aptos" w:hAnsi="Aptos"/>
        </w:rPr>
        <w:t>(Hutcherson et al., 2005)</w:t>
      </w:r>
      <w:r w:rsidR="002B4D1F">
        <w:rPr>
          <w:rFonts w:ascii="Aptos" w:hAnsi="Aptos"/>
        </w:rPr>
        <w:fldChar w:fldCharType="end"/>
      </w:r>
      <w:r w:rsidR="006B3C12">
        <w:rPr>
          <w:rFonts w:ascii="Aptos" w:hAnsi="Aptos"/>
        </w:rPr>
        <w:t xml:space="preserve"> or emotions such as</w:t>
      </w:r>
      <w:r w:rsidRPr="00AF6336">
        <w:rPr>
          <w:rFonts w:ascii="Aptos" w:hAnsi="Aptos"/>
        </w:rPr>
        <w:t xml:space="preserve"> humor</w:t>
      </w:r>
      <w:r w:rsidR="002B4D1F">
        <w:rPr>
          <w:rFonts w:ascii="Aptos" w:hAnsi="Aptos"/>
        </w:rPr>
        <w:t xml:space="preserve"> </w:t>
      </w:r>
      <w:r w:rsidR="002B4D1F">
        <w:rPr>
          <w:rFonts w:ascii="Aptos" w:hAnsi="Aptos"/>
        </w:rPr>
        <w:fldChar w:fldCharType="begin"/>
      </w:r>
      <w:r w:rsidR="00E45777">
        <w:rPr>
          <w:rFonts w:ascii="Aptos" w:hAnsi="Aptos"/>
        </w:rPr>
        <w:instrText xml:space="preserve"> ADDIN ZOTERO_ITEM CSL_CITATION {"citationID":"cjxeCgoP","properties":{"formattedCitation":"(J\\uc0\\u228{}\\uc0\\u228{}skel\\uc0\\u228{}inen et al., 2016)","plainCitation":"(Jääskeläinen et al., 2016)","noteIndex":0},"citationItems":[{"id":17991,"uris":["http://zotero.org/users/6239255/items/8CKX675R"],"itemData":{"id":17991,"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instrText>
      </w:r>
      <w:r w:rsidR="002B4D1F">
        <w:rPr>
          <w:rFonts w:ascii="Aptos" w:hAnsi="Aptos"/>
        </w:rPr>
        <w:fldChar w:fldCharType="separate"/>
      </w:r>
      <w:r w:rsidR="002B4D1F" w:rsidRPr="002B4D1F">
        <w:rPr>
          <w:rFonts w:ascii="Aptos" w:hAnsi="Aptos" w:cs="Times New Roman"/>
        </w:rPr>
        <w:t>(Jääskeläinen et al., 2016)</w:t>
      </w:r>
      <w:r w:rsidR="002B4D1F">
        <w:rPr>
          <w:rFonts w:ascii="Aptos" w:hAnsi="Aptos"/>
        </w:rPr>
        <w:fldChar w:fldCharType="end"/>
      </w:r>
      <w:r w:rsidRPr="00AF6336">
        <w:rPr>
          <w:rFonts w:ascii="Aptos" w:hAnsi="Aptos"/>
        </w:rPr>
        <w:t>, and sadness</w:t>
      </w:r>
      <w:r w:rsidR="002B4D1F">
        <w:rPr>
          <w:rFonts w:ascii="Aptos" w:hAnsi="Aptos"/>
        </w:rPr>
        <w:t xml:space="preserve"> </w:t>
      </w:r>
      <w:r w:rsidR="002B4D1F">
        <w:rPr>
          <w:rFonts w:ascii="Aptos" w:hAnsi="Aptos"/>
        </w:rPr>
        <w:fldChar w:fldCharType="begin"/>
      </w:r>
      <w:r w:rsidR="00E45777">
        <w:rPr>
          <w:rFonts w:ascii="Aptos" w:hAnsi="Aptos"/>
        </w:rPr>
        <w:instrText xml:space="preserve"> ADDIN ZOTERO_ITEM CSL_CITATION {"citationID":"vc5m7fFS","properties":{"formattedCitation":"(Raz et al., 2012)","plainCitation":"(Raz et al., 2012)","noteIndex":0},"citationItems":[{"id":18052,"uris":["http://zotero.org/users/6239255/items/S4KIV2RB"],"itemData":{"id":18052,"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schema":"https://github.com/citation-style-language/schema/raw/master/csl-citation.json"} </w:instrText>
      </w:r>
      <w:r w:rsidR="002B4D1F">
        <w:rPr>
          <w:rFonts w:ascii="Aptos" w:hAnsi="Aptos"/>
        </w:rPr>
        <w:fldChar w:fldCharType="separate"/>
      </w:r>
      <w:r w:rsidR="002B4D1F" w:rsidRPr="002B4D1F">
        <w:rPr>
          <w:rFonts w:ascii="Aptos" w:hAnsi="Aptos"/>
        </w:rPr>
        <w:t>(Raz et al., 2012)</w:t>
      </w:r>
      <w:r w:rsidR="002B4D1F">
        <w:rPr>
          <w:rFonts w:ascii="Aptos" w:hAnsi="Aptos"/>
        </w:rPr>
        <w:fldChar w:fldCharType="end"/>
      </w:r>
      <w:r w:rsidR="002B4D1F">
        <w:rPr>
          <w:rFonts w:ascii="Aptos" w:hAnsi="Aptos"/>
        </w:rPr>
        <w:t xml:space="preserve"> </w:t>
      </w:r>
      <w:r w:rsidRPr="00AF6336">
        <w:rPr>
          <w:rFonts w:ascii="Aptos" w:hAnsi="Aptos"/>
        </w:rPr>
        <w:t>ha</w:t>
      </w:r>
      <w:r w:rsidR="006B3C12">
        <w:rPr>
          <w:rFonts w:ascii="Aptos" w:hAnsi="Aptos"/>
        </w:rPr>
        <w:t>ve</w:t>
      </w:r>
      <w:r w:rsidRPr="00AF6336">
        <w:rPr>
          <w:rFonts w:ascii="Aptos" w:hAnsi="Aptos"/>
        </w:rPr>
        <w:t xml:space="preserve"> been tested and supported</w:t>
      </w:r>
      <w:r w:rsidR="006B3C12">
        <w:rPr>
          <w:rFonts w:ascii="Aptos" w:hAnsi="Aptos"/>
        </w:rPr>
        <w:t xml:space="preserve"> (r = 0.86 – 0.89)</w:t>
      </w:r>
      <w:r w:rsidRPr="00AF6336">
        <w:rPr>
          <w:rFonts w:ascii="Aptos" w:hAnsi="Aptos"/>
        </w:rPr>
        <w:t>, other emotions</w:t>
      </w:r>
      <w:r w:rsidR="006B3C12">
        <w:rPr>
          <w:rFonts w:ascii="Aptos" w:hAnsi="Aptos"/>
        </w:rPr>
        <w:t xml:space="preserve"> </w:t>
      </w:r>
      <w:r w:rsidR="002B4D1F">
        <w:rPr>
          <w:rFonts w:ascii="Aptos" w:hAnsi="Aptos"/>
        </w:rPr>
        <w:t>or other</w:t>
      </w:r>
      <w:r w:rsidRPr="00AF6336">
        <w:rPr>
          <w:rFonts w:ascii="Aptos" w:hAnsi="Aptos"/>
        </w:rPr>
        <w:t xml:space="preserve"> inner experiences</w:t>
      </w:r>
      <w:r w:rsidR="003125D9">
        <w:rPr>
          <w:rFonts w:ascii="Aptos" w:hAnsi="Aptos"/>
        </w:rPr>
        <w:t xml:space="preserve"> </w:t>
      </w:r>
      <w:r w:rsidRPr="00AF6336">
        <w:rPr>
          <w:rFonts w:ascii="Aptos" w:hAnsi="Aptos"/>
        </w:rPr>
        <w:t xml:space="preserve">have </w:t>
      </w:r>
      <w:r w:rsidR="002B4D1F">
        <w:rPr>
          <w:rFonts w:ascii="Aptos" w:hAnsi="Aptos"/>
        </w:rPr>
        <w:t xml:space="preserve">either </w:t>
      </w:r>
      <w:r w:rsidRPr="00AF6336">
        <w:rPr>
          <w:rFonts w:ascii="Aptos" w:hAnsi="Aptos"/>
        </w:rPr>
        <w:t>not</w:t>
      </w:r>
      <w:r w:rsidR="002B4D1F">
        <w:rPr>
          <w:rFonts w:ascii="Aptos" w:hAnsi="Aptos"/>
        </w:rPr>
        <w:t xml:space="preserve"> been tested</w:t>
      </w:r>
      <w:r w:rsidRPr="00AF6336">
        <w:rPr>
          <w:rFonts w:ascii="Aptos" w:hAnsi="Aptos"/>
        </w:rPr>
        <w:t xml:space="preserve"> and thus remain unknown</w:t>
      </w:r>
      <w:r w:rsidR="002B4D1F">
        <w:rPr>
          <w:rFonts w:ascii="Aptos" w:hAnsi="Aptos"/>
        </w:rPr>
        <w:t xml:space="preserve"> or failed to demonstrate reliability upon recall</w:t>
      </w:r>
      <w:r w:rsidRPr="00AF6336">
        <w:rPr>
          <w:rFonts w:ascii="Aptos" w:hAnsi="Aptos"/>
        </w:rPr>
        <w:t xml:space="preserve">. Some of the emotions and experiences that are less commonly studied with these techniques, such as surprise or fear, may be difficult to replicate after the original event due to the inherent information asymmetry that forms between initial exposure and review (i.e., the surprise has been revealed or the scary event is better understood by the time ratings are collected). </w:t>
      </w:r>
      <w:r w:rsidR="003125D9" w:rsidRPr="00AF6336">
        <w:rPr>
          <w:rFonts w:ascii="Aptos" w:hAnsi="Aptos"/>
        </w:rPr>
        <w:t>Thus,</w:t>
      </w:r>
      <w:r w:rsidRPr="00AF6336">
        <w:rPr>
          <w:rFonts w:ascii="Aptos" w:hAnsi="Aptos"/>
        </w:rPr>
        <w:t xml:space="preserve"> post-exposure ratings to represent these experiences may be less reliable.  For example, a recent naturalistic study found that recall of how intensely fear was experienced had either amplified or diminished depending upon which gist-level labels subjects used to categorize fear-inducing events in a haunted house </w:t>
      </w:r>
      <w:r w:rsidR="0093459D">
        <w:rPr>
          <w:rFonts w:ascii="Aptos" w:hAnsi="Aptos"/>
        </w:rPr>
        <w:fldChar w:fldCharType="begin"/>
      </w:r>
      <w:r w:rsidR="00E45777">
        <w:rPr>
          <w:rFonts w:ascii="Aptos" w:hAnsi="Aptos"/>
        </w:rPr>
        <w:instrText xml:space="preserve"> ADDIN ZOTERO_ITEM CSL_CITATION {"citationID":"HZnqtDGw","properties":{"formattedCitation":"(Stasiak et al., 2023)","plainCitation":"(Stasiak et al., 2023)","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93459D">
        <w:rPr>
          <w:rFonts w:ascii="Aptos" w:hAnsi="Aptos"/>
        </w:rPr>
        <w:fldChar w:fldCharType="separate"/>
      </w:r>
      <w:r w:rsidR="0093459D" w:rsidRPr="0093459D">
        <w:rPr>
          <w:rFonts w:ascii="Aptos" w:hAnsi="Aptos"/>
        </w:rPr>
        <w:t>(Stasiak et al., 2023)</w:t>
      </w:r>
      <w:r w:rsidR="0093459D">
        <w:rPr>
          <w:rFonts w:ascii="Aptos" w:hAnsi="Aptos"/>
        </w:rPr>
        <w:fldChar w:fldCharType="end"/>
      </w:r>
      <w:r w:rsidRPr="00AF6336">
        <w:rPr>
          <w:rFonts w:ascii="Aptos" w:hAnsi="Aptos"/>
        </w:rPr>
        <w:t xml:space="preserve">. Other discussions of continuous self-report ratings have also supposed that subtle, complex, or ambiguous emotion experiences may be less reliably recalled </w:t>
      </w:r>
      <w:r w:rsidR="0093459D">
        <w:rPr>
          <w:rFonts w:ascii="Aptos" w:hAnsi="Aptos"/>
        </w:rPr>
        <w:fldChar w:fldCharType="begin"/>
      </w:r>
      <w:r w:rsidR="00E45777">
        <w:rPr>
          <w:rFonts w:ascii="Aptos" w:hAnsi="Aptos"/>
        </w:rPr>
        <w:instrText xml:space="preserve"> ADDIN ZOTERO_ITEM CSL_CITATION {"citationID":"99AlXFjq","properties":{"formattedCitation":"(J\\uc0\\u228{}\\uc0\\u228{}skel\\uc0\\u228{}inen et al., 2022)","plainCitation":"(Jääskeläinen et al., 202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93459D">
        <w:rPr>
          <w:rFonts w:ascii="Aptos" w:hAnsi="Aptos"/>
        </w:rPr>
        <w:fldChar w:fldCharType="separate"/>
      </w:r>
      <w:r w:rsidR="0093459D" w:rsidRPr="0093459D">
        <w:rPr>
          <w:rFonts w:ascii="Aptos" w:hAnsi="Aptos" w:cs="Times New Roman"/>
        </w:rPr>
        <w:t>(Jääskeläinen et al., 2022)</w:t>
      </w:r>
      <w:r w:rsidR="0093459D">
        <w:rPr>
          <w:rFonts w:ascii="Aptos" w:hAnsi="Aptos"/>
        </w:rPr>
        <w:fldChar w:fldCharType="end"/>
      </w:r>
      <w:r w:rsidRPr="00AF6336">
        <w:rPr>
          <w:rFonts w:ascii="Aptos" w:hAnsi="Aptos"/>
        </w:rPr>
        <w:t xml:space="preserve">, though we are not aware of any direct empirical evidence supporting this claim to date. Waiting to collect ratings may also introduce biases which distort the initial experience. Expressive active engagement - or collecting in-the-moment continuous self-report ratings of one or more specific questions while subjects watch a stimulus for the first time - may be a preferable alternative to reflective active engagement when retroactive ratings are not appropriate. </w:t>
      </w:r>
    </w:p>
    <w:p w14:paraId="3B5FE623" w14:textId="57D4380E" w:rsidR="00A967C5" w:rsidRDefault="00000000" w:rsidP="00AF6336">
      <w:pPr>
        <w:spacing w:line="240" w:lineRule="auto"/>
        <w:ind w:firstLine="540"/>
        <w:jc w:val="both"/>
        <w:rPr>
          <w:rFonts w:ascii="Aptos" w:hAnsi="Aptos"/>
        </w:rPr>
      </w:pPr>
      <w:r w:rsidRPr="00AF6336">
        <w:rPr>
          <w:rFonts w:ascii="Aptos" w:hAnsi="Aptos"/>
          <w:b/>
          <w:bCs/>
        </w:rPr>
        <w:lastRenderedPageBreak/>
        <w:t xml:space="preserve">Benefits of Expressive Active Engagement. </w:t>
      </w:r>
      <w:r w:rsidRPr="00AF6336">
        <w:rPr>
          <w:rFonts w:ascii="Aptos" w:hAnsi="Aptos"/>
        </w:rPr>
        <w:t xml:space="preserve">Expressive engagement may be a useful alternative precisely when reflective engagement techniques are limited: 1) when stimuli are long and/or complex, 2) when the subjective experiences we want to study are subtle, intense, or ambiguous, and 3) when retaining the fidelity of the initial </w:t>
      </w:r>
      <w:r w:rsidR="003125D9">
        <w:rPr>
          <w:rFonts w:ascii="Aptos" w:hAnsi="Aptos"/>
        </w:rPr>
        <w:t xml:space="preserve">response to the stimulus </w:t>
      </w:r>
      <w:r w:rsidRPr="00AF6336">
        <w:rPr>
          <w:rFonts w:ascii="Aptos" w:hAnsi="Aptos"/>
        </w:rPr>
        <w:t xml:space="preserve">is </w:t>
      </w:r>
      <w:r w:rsidR="003125D9">
        <w:rPr>
          <w:rFonts w:ascii="Aptos" w:hAnsi="Aptos"/>
        </w:rPr>
        <w:t xml:space="preserve">more </w:t>
      </w:r>
      <w:r w:rsidRPr="00AF6336">
        <w:rPr>
          <w:rFonts w:ascii="Aptos" w:hAnsi="Aptos"/>
        </w:rPr>
        <w:t>important</w:t>
      </w:r>
      <w:r w:rsidR="003125D9">
        <w:rPr>
          <w:rFonts w:ascii="Aptos" w:hAnsi="Aptos"/>
        </w:rPr>
        <w:t xml:space="preserve"> than perhaps </w:t>
      </w:r>
      <w:r w:rsidR="00A967C5">
        <w:rPr>
          <w:rFonts w:ascii="Aptos" w:hAnsi="Aptos"/>
        </w:rPr>
        <w:t>altering one’s attention to it</w:t>
      </w:r>
      <w:r w:rsidRPr="00AF6336">
        <w:rPr>
          <w:rFonts w:ascii="Aptos" w:hAnsi="Aptos"/>
        </w:rPr>
        <w:t xml:space="preserve">. </w:t>
      </w:r>
      <w:r w:rsidR="00A967C5">
        <w:rPr>
          <w:rFonts w:ascii="Aptos" w:hAnsi="Aptos"/>
        </w:rPr>
        <w:t>Despite concerns regarding the alteration of neural activity, s</w:t>
      </w:r>
      <w:r w:rsidRPr="00AF6336">
        <w:rPr>
          <w:rFonts w:ascii="Aptos" w:hAnsi="Aptos"/>
        </w:rPr>
        <w:t xml:space="preserve">ubjects who expressively engage with and passively view stimuli appear overwhelmingly similar in physiological </w:t>
      </w:r>
      <w:r w:rsidR="00364897">
        <w:rPr>
          <w:rFonts w:ascii="Aptos" w:hAnsi="Aptos"/>
        </w:rPr>
        <w:fldChar w:fldCharType="begin"/>
      </w:r>
      <w:r w:rsidR="00E45777">
        <w:rPr>
          <w:rFonts w:ascii="Aptos" w:hAnsi="Aptos"/>
        </w:rPr>
        <w:instrText xml:space="preserve"> ADDIN ZOTERO_ITEM CSL_CITATION {"citationID":"uCe2LQMQ","properties":{"formattedCitation":"(Mauss et al., 2005)","plainCitation":"(Mauss et al., 2005)","noteIndex":0},"citationItems":[{"id":18048,"uris":["http://zotero.org/users/6239255/items/T5AZ76GI"],"itemData":{"id":18048,"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Pr>
          <w:rFonts w:ascii="Aptos" w:hAnsi="Aptos"/>
        </w:rPr>
        <w:fldChar w:fldCharType="separate"/>
      </w:r>
      <w:r w:rsidR="0093459D" w:rsidRPr="0093459D">
        <w:rPr>
          <w:rFonts w:ascii="Aptos" w:hAnsi="Aptos"/>
        </w:rPr>
        <w:t>(Mauss et al., 2005)</w:t>
      </w:r>
      <w:r w:rsidR="00364897">
        <w:rPr>
          <w:rFonts w:ascii="Aptos" w:hAnsi="Aptos"/>
        </w:rPr>
        <w:fldChar w:fldCharType="end"/>
      </w:r>
      <w:r w:rsidRPr="00AF6336">
        <w:rPr>
          <w:rFonts w:ascii="Aptos" w:hAnsi="Aptos"/>
        </w:rPr>
        <w:t xml:space="preserve"> and experiential </w:t>
      </w:r>
      <w:r w:rsidR="00364897">
        <w:rPr>
          <w:rFonts w:ascii="Aptos" w:hAnsi="Aptos"/>
        </w:rPr>
        <w:fldChar w:fldCharType="begin"/>
      </w:r>
      <w:r w:rsidR="00B11CB8">
        <w:rPr>
          <w:rFonts w:ascii="Aptos" w:hAnsi="Aptos"/>
        </w:rPr>
        <w:instrText xml:space="preserve"> ADDIN ZOTERO_ITEM CSL_CITATION {"citationID":"Ahb6aYCz","properties":{"formattedCitation":"(Hutcherson et al., 2005; Valentin Wagner et al., 2020)","plainCitation":"(Hutcherson et al., 2005; Valentin Wagner et al., 2020)","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56,"uris":["http://zotero.org/users/6239255/items/68YBCX72","http://zotero.org/users/6239255/items/8IAQCBQ9"],"itemData":{"id":18056,"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Pr>
          <w:rFonts w:ascii="Aptos" w:hAnsi="Aptos"/>
        </w:rPr>
        <w:fldChar w:fldCharType="separate"/>
      </w:r>
      <w:r w:rsidR="00B11CB8" w:rsidRPr="00B11CB8">
        <w:rPr>
          <w:rFonts w:ascii="Aptos" w:hAnsi="Aptos"/>
        </w:rPr>
        <w:t>(Hutcherson et al., 2005; Valentin Wagner et al., 2020)</w:t>
      </w:r>
      <w:r w:rsidR="00364897">
        <w:rPr>
          <w:rFonts w:ascii="Aptos" w:hAnsi="Aptos"/>
        </w:rPr>
        <w:fldChar w:fldCharType="end"/>
      </w:r>
      <w:r w:rsidR="00364897">
        <w:rPr>
          <w:rFonts w:ascii="Aptos" w:hAnsi="Aptos"/>
        </w:rPr>
        <w:t xml:space="preserve"> </w:t>
      </w:r>
      <w:r w:rsidRPr="00AF6336">
        <w:rPr>
          <w:rFonts w:ascii="Aptos" w:hAnsi="Aptos"/>
        </w:rPr>
        <w:t>representations of events</w:t>
      </w:r>
      <w:r w:rsidR="00A967C5">
        <w:rPr>
          <w:rFonts w:ascii="Aptos" w:hAnsi="Aptos"/>
        </w:rPr>
        <w:t xml:space="preserve">, which suggests that introspection imposes minimal penalties upon the fidelity of </w:t>
      </w:r>
      <w:r w:rsidRPr="00AF6336">
        <w:rPr>
          <w:rFonts w:ascii="Aptos" w:hAnsi="Aptos"/>
        </w:rPr>
        <w:t xml:space="preserve">recorded phenomena. This level of phenomenal fidelity is </w:t>
      </w:r>
      <w:r w:rsidR="00A967C5">
        <w:rPr>
          <w:rFonts w:ascii="Aptos" w:hAnsi="Aptos"/>
        </w:rPr>
        <w:t>needed</w:t>
      </w:r>
      <w:r w:rsidRPr="00AF6336">
        <w:rPr>
          <w:rFonts w:ascii="Aptos" w:hAnsi="Aptos"/>
        </w:rPr>
        <w:t xml:space="preserve"> when researching </w:t>
      </w:r>
      <w:r w:rsidR="00A967C5" w:rsidRPr="00AF6336">
        <w:rPr>
          <w:rFonts w:ascii="Aptos" w:hAnsi="Aptos"/>
        </w:rPr>
        <w:t xml:space="preserve">idiosyncratic </w:t>
      </w:r>
      <w:r w:rsidRPr="00AF6336">
        <w:rPr>
          <w:rFonts w:ascii="Aptos" w:hAnsi="Aptos"/>
        </w:rPr>
        <w:t xml:space="preserve">subject-specific neural signatures (e.g., </w:t>
      </w:r>
      <w:r w:rsidR="006B3C12">
        <w:rPr>
          <w:rFonts w:ascii="Aptos" w:hAnsi="Aptos"/>
        </w:rPr>
        <w:fldChar w:fldCharType="begin"/>
      </w:r>
      <w:r w:rsidR="00E45777">
        <w:rPr>
          <w:rFonts w:ascii="Aptos" w:hAnsi="Aptos"/>
        </w:rPr>
        <w:instrText xml:space="preserve"> ADDIN ZOTERO_ITEM CSL_CITATION {"citationID":"ve0fguaH","properties":{"formattedCitation":"(Sawahata et al., 2013)","plainCitation":"(Sawahata et al., 2013)","dontUpdate":true,"noteIndex":0},"citationItems":[{"id":18068,"uris":["http://zotero.org/users/6239255/items/5DPAY2YK","http://zotero.org/users/6239255/items/K2M5NHGP"],"itemData":{"id":18068,"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6B3C12">
        <w:rPr>
          <w:rFonts w:ascii="Aptos" w:hAnsi="Aptos"/>
        </w:rPr>
        <w:fldChar w:fldCharType="separate"/>
      </w:r>
      <w:r w:rsidR="00780A6F" w:rsidRPr="00780A6F">
        <w:rPr>
          <w:rFonts w:ascii="Aptos" w:hAnsi="Aptos"/>
        </w:rPr>
        <w:t>Sawahata et al., 2013)</w:t>
      </w:r>
      <w:r w:rsidR="006B3C12">
        <w:rPr>
          <w:rFonts w:ascii="Aptos" w:hAnsi="Aptos"/>
        </w:rPr>
        <w:fldChar w:fldCharType="end"/>
      </w:r>
      <w:r w:rsidR="006B3C12">
        <w:rPr>
          <w:rFonts w:ascii="Aptos" w:hAnsi="Aptos"/>
        </w:rPr>
        <w:t xml:space="preserve"> </w:t>
      </w:r>
      <w:r w:rsidRPr="00AF6336">
        <w:rPr>
          <w:rFonts w:ascii="Aptos" w:hAnsi="Aptos"/>
        </w:rPr>
        <w:t>or associations between subject-specific neural activity and concurrent behavioral outcomes (e.g.,</w:t>
      </w:r>
      <w:r w:rsidR="006B3C12">
        <w:rPr>
          <w:rFonts w:ascii="Aptos" w:hAnsi="Aptos"/>
        </w:rPr>
        <w:t xml:space="preserve"> </w:t>
      </w:r>
      <w:r w:rsidR="006B3C12">
        <w:rPr>
          <w:rFonts w:ascii="Aptos" w:hAnsi="Aptos"/>
        </w:rPr>
        <w:fldChar w:fldCharType="begin"/>
      </w:r>
      <w:r w:rsidR="00B11CB8">
        <w:rPr>
          <w:rFonts w:ascii="Aptos" w:hAnsi="Aptos"/>
        </w:rPr>
        <w:instrText xml:space="preserve"> ADDIN ZOTERO_ITEM CSL_CITATION {"citationID":"Vc0XvkHT","properties":{"formattedCitation":"(Borja Jimenez et al., 2020)","plainCitation":"(Borja Jimenez et al., 2020)","dontUpdate":true,"noteIndex":0},"citationItems":[{"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6B3C12">
        <w:rPr>
          <w:rFonts w:ascii="Aptos" w:hAnsi="Aptos"/>
        </w:rPr>
        <w:fldChar w:fldCharType="separate"/>
      </w:r>
      <w:r w:rsidR="006B3C12" w:rsidRPr="006B3C12">
        <w:rPr>
          <w:rFonts w:ascii="Aptos" w:hAnsi="Aptos"/>
        </w:rPr>
        <w:t>Borja Jimenez et al., 2020)</w:t>
      </w:r>
      <w:r w:rsidR="006B3C12">
        <w:rPr>
          <w:rFonts w:ascii="Aptos" w:hAnsi="Aptos"/>
        </w:rPr>
        <w:fldChar w:fldCharType="end"/>
      </w:r>
      <w:r w:rsidRPr="00AF6336">
        <w:rPr>
          <w:rFonts w:ascii="Aptos" w:hAnsi="Aptos"/>
        </w:rPr>
        <w:t xml:space="preserve">. Online ratings, unlike retroactive ratings, avoid concerns of recall errors, biases, and/or that the ratings represent a different experience than the passive or reflective engagement experience that was previously captured. Andric and colleagues </w:t>
      </w:r>
      <w:r w:rsidR="00AF4E49">
        <w:rPr>
          <w:rFonts w:ascii="Aptos" w:hAnsi="Aptos"/>
        </w:rPr>
        <w:fldChar w:fldCharType="begin"/>
      </w:r>
      <w:r w:rsidR="00E45777">
        <w:rPr>
          <w:rFonts w:ascii="Aptos" w:hAnsi="Aptos"/>
        </w:rPr>
        <w:instrText xml:space="preserve"> ADDIN ZOTERO_ITEM CSL_CITATION {"citationID":"5MFpxAep","properties":{"formattedCitation":"(Andric et al., 2016)","plainCitation":"(Andric et al., 2016)","dontUpdate":true,"noteIndex":0},"citationItems":[{"id":18150,"uris":["http://zotero.org/users/6239255/items/ZPW27NFI"],"itemData":{"id":18150,"type":"article-journal","abstract":"People seek novelty in everyday life, but they also enjoy viewing the same movies or reading the same novels a second time. What changes and what stays the same when re-experiencing a narrative? In examining this question with functional neuroimaging, we found that brain activity reorganizes in a hybrid, scale-dependent manner when individuals processed the same audiovisual narrative a second time. At the most local level, sensory systems (occipital and temporal cortices) maintained a similar temporal activation proﬁle during the two viewings. Nonetheless, functional connectivity between these same lateral temporal regions and other brain regions was stronger during the second viewing. Furthermore, at the level of whole-brain connectivity, we found a signiﬁcant rearrangement of network partition structure: lateral temporal and inferior frontal regions clustered together during the ﬁrst viewing but merged within a fronto-parietal cluster in the second. Our ﬁndings show that repetition maintains local activity proﬁles. However, at the same time, it is associated with multiple network-level connectivity changes on larger scales, with these changes strongly involving regions considered core to language processing.","container-title":"NeuroImage","DOI":"10.1016/j.neuroimage.2016.07.061","ISSN":"10538119","journalAbbreviation":"NeuroImage","language":"en","page":"613-627","source":"DOI.org (Crossref)","title":"Repeated movie viewings produce similar local activity patterns but different network configurations","volume":"142","author":[{"family":"Andric","given":"Michael"},{"family":"Goldin-Meadow","given":"Susan"},{"family":"Small","given":"Steven L."},{"family":"Hasson","given":"Uri"}],"issued":{"date-parts":[["2016",11]]}}}],"schema":"https://github.com/citation-style-language/schema/raw/master/csl-citation.json"} </w:instrText>
      </w:r>
      <w:r w:rsidR="00AF4E49">
        <w:rPr>
          <w:rFonts w:ascii="Aptos" w:hAnsi="Aptos"/>
        </w:rPr>
        <w:fldChar w:fldCharType="separate"/>
      </w:r>
      <w:r w:rsidR="00AF4E49" w:rsidRPr="00AF4E49">
        <w:rPr>
          <w:rFonts w:ascii="Aptos" w:hAnsi="Aptos"/>
        </w:rPr>
        <w:t>(2016)</w:t>
      </w:r>
      <w:r w:rsidR="00AF4E49">
        <w:rPr>
          <w:rFonts w:ascii="Aptos" w:hAnsi="Aptos"/>
        </w:rPr>
        <w:fldChar w:fldCharType="end"/>
      </w:r>
      <w:r w:rsidR="00AF4E49">
        <w:rPr>
          <w:rFonts w:ascii="Aptos" w:hAnsi="Aptos"/>
        </w:rPr>
        <w:t xml:space="preserve"> </w:t>
      </w:r>
      <w:r w:rsidRPr="00AF6336">
        <w:rPr>
          <w:rFonts w:ascii="Aptos" w:hAnsi="Aptos"/>
        </w:rPr>
        <w:t>observed differences in network configurations of neural activity between repeated showings of the same stimulus, suggesting that higher-level neural processing differs considerably even when explicit ratings of subjective experiences look similar. Additionally, some</w:t>
      </w:r>
      <w:r w:rsidR="00AF6336">
        <w:rPr>
          <w:rFonts w:ascii="Aptos" w:hAnsi="Aptos"/>
        </w:rPr>
        <w:t xml:space="preserve"> </w:t>
      </w:r>
      <w:r w:rsidRPr="00AF6336">
        <w:rPr>
          <w:rFonts w:ascii="Aptos" w:hAnsi="Aptos"/>
        </w:rPr>
        <w:t>stimuli may naturally encourage processes that are more akin to what we consider active viewing. For example,</w:t>
      </w:r>
      <w:r w:rsidR="00AF6336">
        <w:rPr>
          <w:rFonts w:ascii="Aptos" w:hAnsi="Aptos"/>
        </w:rPr>
        <w:t xml:space="preserve"> for </w:t>
      </w:r>
      <w:r w:rsidRPr="00AF6336">
        <w:rPr>
          <w:rFonts w:ascii="Aptos" w:hAnsi="Aptos"/>
        </w:rPr>
        <w:t xml:space="preserve">stimuli which centrally feature ambiguity (e.g., which contestant will win a reality competition, which character committed the crime in a murder mystery) the cognitive processes evoked via passive viewing may not differ substantially from the instructions that an active engagement study design provides. That is, for this type of stimuli, participants may be naturally engaging in an information-seeking process to determine the winner or assess the guilt of an accused character, regardless of whether they have explicit instructions to do so. </w:t>
      </w:r>
    </w:p>
    <w:p w14:paraId="668DF330" w14:textId="560F173C" w:rsidR="00DE0869" w:rsidRPr="00AF6336" w:rsidRDefault="00000000" w:rsidP="00AF6336">
      <w:pPr>
        <w:spacing w:line="240" w:lineRule="auto"/>
        <w:ind w:firstLine="540"/>
        <w:jc w:val="both"/>
        <w:rPr>
          <w:rFonts w:ascii="Aptos" w:hAnsi="Aptos"/>
        </w:rPr>
      </w:pPr>
      <w:r w:rsidRPr="00AF6336">
        <w:rPr>
          <w:rFonts w:ascii="Aptos" w:hAnsi="Aptos"/>
        </w:rPr>
        <w:t xml:space="preserve">Despite the strengths and utility of online ratings, the use of this technique has largely stagnated in the neuroimaging literature due to popular interpretations of early studies suggesting that online rating alters neural activity in substantial ways </w:t>
      </w:r>
      <w:r w:rsidR="00364897">
        <w:rPr>
          <w:rFonts w:ascii="Aptos" w:hAnsi="Aptos"/>
        </w:rPr>
        <w:fldChar w:fldCharType="begin"/>
      </w:r>
      <w:r w:rsidR="00E45777">
        <w:rPr>
          <w:rFonts w:ascii="Aptos" w:hAnsi="Aptos"/>
        </w:rPr>
        <w:instrText xml:space="preserve"> ADDIN ZOTERO_ITEM CSL_CITATION {"citationID":"r8N3YnOf","properties":{"formattedCitation":"(J\\uc0\\u228{}\\uc0\\u228{}skel\\uc0\\u228{}inen et al., 2022; Nummenmaa et al., 2012; Saarim\\uc0\\u228{}ki, 2021)","plainCitation":"(Jääskeläinen et al., 2022; Nummenmaa et al., 2012; Saarimäki, 2021)","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364897">
        <w:rPr>
          <w:rFonts w:ascii="Aptos" w:hAnsi="Aptos"/>
        </w:rPr>
        <w:fldChar w:fldCharType="separate"/>
      </w:r>
      <w:r w:rsidR="00AF4E49" w:rsidRPr="00AF4E49">
        <w:rPr>
          <w:rFonts w:ascii="Aptos" w:hAnsi="Aptos" w:cs="Times New Roman"/>
        </w:rPr>
        <w:t>(Jääskeläinen et al., 2022; Nummenmaa et al., 2012; Saarimäki, 2021)</w:t>
      </w:r>
      <w:r w:rsidR="00364897">
        <w:rPr>
          <w:rFonts w:ascii="Aptos" w:hAnsi="Aptos"/>
        </w:rPr>
        <w:fldChar w:fldCharType="end"/>
      </w:r>
      <w:r w:rsidRPr="00AF6336">
        <w:rPr>
          <w:rFonts w:ascii="Aptos" w:hAnsi="Aptos"/>
        </w:rPr>
        <w:t xml:space="preserve">. To date, only a handful of neuroimaging studies that we could find have attempted to capture continuous online self-reported ratings during exposure to a dynamic, feature-rich stimuli </w:t>
      </w:r>
      <w:r w:rsidR="004A536E">
        <w:rPr>
          <w:rFonts w:ascii="Aptos" w:hAnsi="Aptos"/>
        </w:rPr>
        <w:fldChar w:fldCharType="begin"/>
      </w:r>
      <w:r w:rsidR="00B11CB8">
        <w:rPr>
          <w:rFonts w:ascii="Aptos" w:hAnsi="Aptos"/>
        </w:rPr>
        <w:instrText xml:space="preserve"> ADDIN ZOTERO_ITEM CSL_CITATION {"citationID":"s6MMStzp","properties":{"formattedCitation":"(Borja Jimenez et al., 2020; Hutcherson et al., 2005; Lehne et al., 2015; Sawahata et al., 2013; Wallentin et al., 2011)","plainCitation":"(Borja Jimenez et al., 2020; Hutcherson et al., 2005; Lehne et al., 2015; Sawahata et al., 2013; Wallentin et al., 2011)","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8065,"uris":["http://zotero.org/users/6239255/items/34VHQYWP","http://zotero.org/users/6239255/items/NT3EZBXF"],"itemData":{"id":18065,"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8068,"uris":["http://zotero.org/users/6239255/items/5DPAY2YK","http://zotero.org/users/6239255/items/K2M5NHGP"],"itemData":{"id":18068,"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8067,"uris":["http://zotero.org/users/6239255/items/PD4NV35D","http://zotero.org/users/6239255/items/AMU7KMWM"],"itemData":{"id":18067,"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004A536E">
        <w:rPr>
          <w:rFonts w:ascii="Aptos" w:hAnsi="Aptos"/>
        </w:rPr>
        <w:fldChar w:fldCharType="separate"/>
      </w:r>
      <w:r w:rsidR="00B11CB8" w:rsidRPr="00B11CB8">
        <w:rPr>
          <w:rFonts w:ascii="Aptos" w:hAnsi="Aptos"/>
        </w:rPr>
        <w:t>(Borja Jimenez et al., 2020; Hutcherson et al., 2005; Lehne et al., 2015; Sawahata et al., 2013; Wallentin et al., 2011)</w:t>
      </w:r>
      <w:r w:rsidR="004A536E">
        <w:rPr>
          <w:rFonts w:ascii="Aptos" w:hAnsi="Aptos"/>
        </w:rPr>
        <w:fldChar w:fldCharType="end"/>
      </w:r>
      <w:r w:rsidRPr="00AF6336">
        <w:rPr>
          <w:rFonts w:ascii="Aptos" w:hAnsi="Aptos"/>
        </w:rPr>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00BC1A43">
        <w:rPr>
          <w:rFonts w:ascii="Aptos" w:hAnsi="Aptos"/>
        </w:rPr>
        <w:fldChar w:fldCharType="begin"/>
      </w:r>
      <w:r w:rsidR="00E45777">
        <w:rPr>
          <w:rFonts w:ascii="Aptos" w:hAnsi="Aptos"/>
        </w:rPr>
        <w:instrText xml:space="preserve"> ADDIN ZOTERO_ITEM CSL_CITATION {"citationID":"5dCgGXW4","properties":{"formattedCitation":"(Lieberman et al., 2007; Taylor et al., 2003)","plainCitation":"(Lieberman et al., 2007; Taylor et al., 2003)","noteIndex":0},"citationItems":[{"id":18069,"uris":["http://zotero.org/users/6239255/items/M6KWISKJ"],"itemData":{"id":18069,"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8148,"uris":["http://zotero.org/users/6239255/items/NSF9DQXP"],"itemData":{"id":18148,"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00BC1A43">
        <w:rPr>
          <w:rFonts w:ascii="Aptos" w:hAnsi="Aptos"/>
        </w:rPr>
        <w:fldChar w:fldCharType="separate"/>
      </w:r>
      <w:r w:rsidR="00BE2F62" w:rsidRPr="00BE2F62">
        <w:rPr>
          <w:rFonts w:ascii="Aptos" w:hAnsi="Aptos"/>
        </w:rPr>
        <w:t>(Lieberman et al., 2007; Taylor et al., 2003)</w:t>
      </w:r>
      <w:r w:rsidR="00BC1A43">
        <w:rPr>
          <w:rFonts w:ascii="Aptos" w:hAnsi="Aptos"/>
        </w:rPr>
        <w:fldChar w:fldCharType="end"/>
      </w:r>
      <w:r w:rsidR="00BE2F62">
        <w:rPr>
          <w:rFonts w:ascii="Aptos" w:hAnsi="Aptos"/>
        </w:rPr>
        <w:t xml:space="preserve"> </w:t>
      </w:r>
      <w:r w:rsidRPr="00AF6336">
        <w:rPr>
          <w:rFonts w:ascii="Aptos" w:hAnsi="Aptos"/>
        </w:rPr>
        <w:t xml:space="preserve">or contrasted significantly different (e.g., active and passive) conditions </w:t>
      </w:r>
      <w:r w:rsidR="004A536E">
        <w:rPr>
          <w:rFonts w:ascii="Aptos" w:hAnsi="Aptos"/>
        </w:rPr>
        <w:fldChar w:fldCharType="begin"/>
      </w:r>
      <w:r w:rsidR="00B11CB8">
        <w:rPr>
          <w:rFonts w:ascii="Aptos" w:hAnsi="Aptos"/>
        </w:rPr>
        <w:instrText xml:space="preserve"> ADDIN ZOTERO_ITEM CSL_CITATION {"citationID":"Wa0EnCm6","properties":{"formattedCitation":"(Borja Jimenez et al., 2020; Hutcherson et al., 2005)","plainCitation":"(Borja Jimenez et al., 2020; 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4A536E">
        <w:rPr>
          <w:rFonts w:ascii="Aptos" w:hAnsi="Aptos"/>
        </w:rPr>
        <w:fldChar w:fldCharType="separate"/>
      </w:r>
      <w:r w:rsidR="00B11CB8" w:rsidRPr="00B11CB8">
        <w:rPr>
          <w:rFonts w:ascii="Aptos" w:hAnsi="Aptos"/>
        </w:rPr>
        <w:t>(Borja Jimenez et al., 2020; Hutcherson et al., 2005)</w:t>
      </w:r>
      <w:r w:rsidR="004A536E">
        <w:rPr>
          <w:rFonts w:ascii="Aptos" w:hAnsi="Aptos"/>
        </w:rPr>
        <w:fldChar w:fldCharType="end"/>
      </w:r>
      <w:r w:rsidR="004A536E">
        <w:rPr>
          <w:rFonts w:ascii="Aptos" w:hAnsi="Aptos"/>
        </w:rPr>
        <w:t xml:space="preserve"> </w:t>
      </w:r>
      <w:r w:rsidRPr="00AF6336">
        <w:rPr>
          <w:rFonts w:ascii="Aptos" w:hAnsi="Aptos"/>
        </w:rPr>
        <w:t>confounding the act of rating with differences in instruction</w:t>
      </w:r>
      <w:r w:rsidR="00A967C5">
        <w:rPr>
          <w:rFonts w:ascii="Aptos" w:hAnsi="Aptos"/>
        </w:rPr>
        <w:t xml:space="preserve"> (i.e., differences may stem from being given a focus rather than rating itself)</w:t>
      </w:r>
      <w:r w:rsidR="00A967C5">
        <w:rPr>
          <w:rFonts w:ascii="Aptos" w:hAnsi="Aptos"/>
          <w:i/>
        </w:rPr>
        <w:t xml:space="preserve">. </w:t>
      </w:r>
      <w:r w:rsidR="00A967C5">
        <w:rPr>
          <w:rFonts w:ascii="Aptos" w:hAnsi="Aptos"/>
          <w:iCs/>
        </w:rPr>
        <w:t>B</w:t>
      </w:r>
      <w:r w:rsidR="00A967C5" w:rsidRPr="00A967C5">
        <w:rPr>
          <w:rFonts w:ascii="Aptos" w:hAnsi="Aptos"/>
          <w:iCs/>
        </w:rPr>
        <w:t>eing given</w:t>
      </w:r>
      <w:r w:rsidR="00A967C5">
        <w:rPr>
          <w:rFonts w:ascii="Aptos" w:hAnsi="Aptos"/>
          <w:iCs/>
        </w:rPr>
        <w:t xml:space="preserve"> instructions on its own likely has</w:t>
      </w:r>
      <w:r w:rsidRPr="00AF6336">
        <w:rPr>
          <w:rFonts w:ascii="Aptos" w:hAnsi="Aptos"/>
        </w:rPr>
        <w:t xml:space="preserve"> a substantial influence upon </w:t>
      </w:r>
      <w:r w:rsidR="00A967C5">
        <w:rPr>
          <w:rFonts w:ascii="Aptos" w:hAnsi="Aptos"/>
        </w:rPr>
        <w:t xml:space="preserve">salience, attention, and default mode </w:t>
      </w:r>
      <w:r w:rsidRPr="00AF6336">
        <w:rPr>
          <w:rFonts w:ascii="Aptos" w:hAnsi="Aptos"/>
        </w:rPr>
        <w:t>neural network</w:t>
      </w:r>
      <w:r w:rsidR="00A967C5">
        <w:rPr>
          <w:rFonts w:ascii="Aptos" w:hAnsi="Aptos"/>
        </w:rPr>
        <w:t xml:space="preserve"> </w:t>
      </w:r>
      <w:r w:rsidRPr="00AF6336">
        <w:rPr>
          <w:rFonts w:ascii="Aptos" w:hAnsi="Aptos"/>
        </w:rPr>
        <w:t>recruitment. While it most certainly is true that neural activity captured while continuously rating a stimulus likely differs significantly from passively watching a stimulus with no particular focus or goal, how the act of rating affects neural activity when the focus or goal is kept consistent across viewing conditions has not yet been explored. As perhaps the most direct signal of idiographic social and affective experiences, understanding how online ratings alter neural activity, especially in response to an explicitly social topic, is necessary to appropriately interpret studies using this approach.</w:t>
      </w:r>
    </w:p>
    <w:p w14:paraId="7BCABE38" w14:textId="59A4FCF3" w:rsidR="00C705EE" w:rsidRDefault="00000000" w:rsidP="00AF6336">
      <w:pPr>
        <w:spacing w:line="240" w:lineRule="auto"/>
        <w:ind w:firstLine="540"/>
        <w:jc w:val="both"/>
        <w:rPr>
          <w:rFonts w:ascii="Aptos" w:hAnsi="Aptos"/>
        </w:rPr>
      </w:pPr>
      <w:r w:rsidRPr="00AF6336">
        <w:rPr>
          <w:rFonts w:ascii="Aptos" w:hAnsi="Aptos"/>
          <w:b/>
          <w:bCs/>
        </w:rPr>
        <w:t xml:space="preserve">Expected Similarities and Differences Between Reflective and Expressive Active Engagement. </w:t>
      </w:r>
      <w:r w:rsidR="00EB4DCB">
        <w:rPr>
          <w:rFonts w:ascii="Aptos" w:hAnsi="Aptos"/>
        </w:rPr>
        <w:t>Each moment of viewing in</w:t>
      </w:r>
      <w:r w:rsidR="00C705EE">
        <w:rPr>
          <w:rFonts w:ascii="Aptos" w:hAnsi="Aptos"/>
        </w:rPr>
        <w:t xml:space="preserve"> a</w:t>
      </w:r>
      <w:r w:rsidR="00EB4DCB">
        <w:rPr>
          <w:rFonts w:ascii="Aptos" w:hAnsi="Aptos"/>
        </w:rPr>
        <w:t xml:space="preserve"> study using both expressive and reflective engagement can likely be </w:t>
      </w:r>
      <w:r w:rsidR="00C705EE">
        <w:rPr>
          <w:rFonts w:ascii="Aptos" w:hAnsi="Aptos"/>
        </w:rPr>
        <w:t xml:space="preserve">differentiated and </w:t>
      </w:r>
      <w:r w:rsidR="00EB4DCB">
        <w:rPr>
          <w:rFonts w:ascii="Aptos" w:hAnsi="Aptos"/>
        </w:rPr>
        <w:t xml:space="preserve">classified into one of three categories: 1) </w:t>
      </w:r>
      <w:r w:rsidR="00EB4DCB" w:rsidRPr="00C705EE">
        <w:rPr>
          <w:rFonts w:ascii="Aptos" w:hAnsi="Aptos"/>
          <w:i/>
          <w:iCs/>
        </w:rPr>
        <w:t>reflective non-rating</w:t>
      </w:r>
      <w:r w:rsidR="00C705EE">
        <w:rPr>
          <w:rFonts w:ascii="Aptos" w:hAnsi="Aptos"/>
        </w:rPr>
        <w:t xml:space="preserve">, in which do not have the option to express their ratings and thus have fewer task-related demands, 2) </w:t>
      </w:r>
      <w:r w:rsidR="00C705EE" w:rsidRPr="00C705EE">
        <w:rPr>
          <w:rFonts w:ascii="Aptos" w:hAnsi="Aptos"/>
          <w:i/>
          <w:iCs/>
        </w:rPr>
        <w:lastRenderedPageBreak/>
        <w:t>expressive non-rating</w:t>
      </w:r>
      <w:r w:rsidR="00C705EE">
        <w:rPr>
          <w:rFonts w:ascii="Aptos" w:hAnsi="Aptos"/>
        </w:rPr>
        <w:t xml:space="preserve">, in which subjects have the option to express their ratings but stimulus events were presumably not salient enough to warrant a rating change, and 3) </w:t>
      </w:r>
      <w:r w:rsidR="00C705EE" w:rsidRPr="00C705EE">
        <w:rPr>
          <w:rFonts w:ascii="Aptos" w:hAnsi="Aptos"/>
          <w:i/>
          <w:iCs/>
        </w:rPr>
        <w:t>expressive rating</w:t>
      </w:r>
      <w:r w:rsidR="00C705EE">
        <w:rPr>
          <w:rFonts w:ascii="Aptos" w:hAnsi="Aptos"/>
        </w:rPr>
        <w:t xml:space="preserve">, in which subjects have the option to express their ratings and an event or information did result in an update to their assessments. These may reflect dissociable processes which rely on different neural </w:t>
      </w:r>
      <w:proofErr w:type="gramStart"/>
      <w:r w:rsidR="00C705EE">
        <w:rPr>
          <w:rFonts w:ascii="Aptos" w:hAnsi="Aptos"/>
        </w:rPr>
        <w:t>circuitry</w:t>
      </w:r>
      <w:proofErr w:type="gramEnd"/>
      <w:r w:rsidR="00351F68">
        <w:rPr>
          <w:rFonts w:ascii="Aptos" w:hAnsi="Aptos"/>
        </w:rPr>
        <w:t xml:space="preserve"> and which may be measurable in different ways</w:t>
      </w:r>
      <w:r w:rsidR="003D7995">
        <w:rPr>
          <w:rFonts w:ascii="Aptos" w:hAnsi="Aptos"/>
        </w:rPr>
        <w:t xml:space="preserve">. </w:t>
      </w:r>
    </w:p>
    <w:p w14:paraId="31237760" w14:textId="1A5A9FD9" w:rsidR="00F53CFE" w:rsidRDefault="00C705EE" w:rsidP="00F53CFE">
      <w:pPr>
        <w:spacing w:line="240" w:lineRule="auto"/>
        <w:ind w:firstLine="540"/>
        <w:jc w:val="both"/>
        <w:rPr>
          <w:rFonts w:ascii="Aptos" w:hAnsi="Aptos"/>
        </w:rPr>
      </w:pPr>
      <w:r>
        <w:rPr>
          <w:rFonts w:ascii="Aptos" w:hAnsi="Aptos"/>
        </w:rPr>
        <w:t>Expressive rating</w:t>
      </w:r>
      <w:r w:rsidR="00F53CFE">
        <w:rPr>
          <w:rFonts w:ascii="Aptos" w:hAnsi="Aptos"/>
        </w:rPr>
        <w:t xml:space="preserve">, </w:t>
      </w:r>
      <w:r w:rsidRPr="00AF6336">
        <w:rPr>
          <w:rFonts w:ascii="Aptos" w:hAnsi="Aptos"/>
        </w:rPr>
        <w:t xml:space="preserve">more so than reflective </w:t>
      </w:r>
      <w:r>
        <w:rPr>
          <w:rFonts w:ascii="Aptos" w:hAnsi="Aptos"/>
        </w:rPr>
        <w:t>non-rating</w:t>
      </w:r>
      <w:r w:rsidRPr="00AF6336">
        <w:rPr>
          <w:rFonts w:ascii="Aptos" w:hAnsi="Aptos"/>
        </w:rPr>
        <w:t xml:space="preserve">, likely </w:t>
      </w:r>
      <w:proofErr w:type="gramStart"/>
      <w:r w:rsidRPr="00AF6336">
        <w:rPr>
          <w:rFonts w:ascii="Aptos" w:hAnsi="Aptos"/>
        </w:rPr>
        <w:t>recruits</w:t>
      </w:r>
      <w:proofErr w:type="gramEnd"/>
      <w:r w:rsidRPr="00AF6336">
        <w:rPr>
          <w:rFonts w:ascii="Aptos" w:hAnsi="Aptos"/>
        </w:rPr>
        <w:t xml:space="preserve"> regions associated with interoception</w:t>
      </w:r>
      <w:r>
        <w:rPr>
          <w:rFonts w:ascii="Aptos" w:hAnsi="Aptos"/>
        </w:rPr>
        <w:t xml:space="preserve">, like the </w:t>
      </w:r>
      <w:r w:rsidRPr="00AF6336">
        <w:rPr>
          <w:rFonts w:ascii="Aptos" w:hAnsi="Aptos"/>
        </w:rPr>
        <w:t>anterior cingulate cortex (ACC)</w:t>
      </w:r>
      <w:r>
        <w:rPr>
          <w:rFonts w:ascii="Aptos" w:hAnsi="Aptos"/>
        </w:rPr>
        <w:t xml:space="preserve"> and</w:t>
      </w:r>
      <w:r w:rsidRPr="00AF6336">
        <w:rPr>
          <w:rFonts w:ascii="Aptos" w:hAnsi="Aptos"/>
        </w:rPr>
        <w:t xml:space="preserve"> anterior insula (AI)</w:t>
      </w:r>
      <w:r>
        <w:rPr>
          <w:rFonts w:ascii="Aptos" w:hAnsi="Aptos"/>
        </w:rPr>
        <w:t>,</w:t>
      </w:r>
      <w:r w:rsidRPr="00AF6336">
        <w:rPr>
          <w:rFonts w:ascii="Aptos" w:hAnsi="Aptos"/>
        </w:rPr>
        <w:t xml:space="preserve"> and quantification</w:t>
      </w:r>
      <w:r>
        <w:rPr>
          <w:rFonts w:ascii="Aptos" w:hAnsi="Aptos"/>
        </w:rPr>
        <w:t xml:space="preserve">, such as the </w:t>
      </w:r>
      <w:r w:rsidRPr="00AF6336">
        <w:rPr>
          <w:rFonts w:ascii="Aptos" w:hAnsi="Aptos"/>
        </w:rPr>
        <w:t>intraparietal sulcus (IPS)</w:t>
      </w:r>
      <w:r>
        <w:rPr>
          <w:rFonts w:ascii="Aptos" w:hAnsi="Aptos"/>
        </w:rPr>
        <w:t>,</w:t>
      </w:r>
      <w:r w:rsidRPr="00AF6336">
        <w:rPr>
          <w:rFonts w:ascii="Aptos" w:hAnsi="Aptos"/>
        </w:rPr>
        <w:t xml:space="preserve"> in order to maintain awareness of one’s evaluations and to continually pinpoint where those evaluations exist relative to other points on a numeric continuum. However, the act of rating may also lead people to engage with the narrative more (i.e., superior parietal lobe (SPL)), relative to reflective viewers, </w:t>
      </w:r>
      <w:proofErr w:type="gramStart"/>
      <w:r w:rsidRPr="00AF6336">
        <w:rPr>
          <w:rFonts w:ascii="Aptos" w:hAnsi="Aptos"/>
        </w:rPr>
        <w:t>in order to</w:t>
      </w:r>
      <w:proofErr w:type="gramEnd"/>
      <w:r w:rsidRPr="00AF6336">
        <w:rPr>
          <w:rFonts w:ascii="Aptos" w:hAnsi="Aptos"/>
        </w:rPr>
        <w:t xml:space="preserve"> </w:t>
      </w:r>
      <w:r w:rsidR="00D71BE0">
        <w:rPr>
          <w:rFonts w:ascii="Aptos" w:hAnsi="Aptos"/>
        </w:rPr>
        <w:t xml:space="preserve">better </w:t>
      </w:r>
      <w:r w:rsidRPr="00AF6336">
        <w:rPr>
          <w:rFonts w:ascii="Aptos" w:hAnsi="Aptos"/>
        </w:rPr>
        <w:t xml:space="preserve">inform their ratings. </w:t>
      </w:r>
      <w:r w:rsidR="00D71BE0">
        <w:rPr>
          <w:rFonts w:ascii="Aptos" w:hAnsi="Aptos"/>
        </w:rPr>
        <w:t xml:space="preserve">Even when subjects are not rating in an expressive engagement design, they may be recruiting more task-related circuitry and less default mode circuitry, relative to reflective non-rating, to identify events and information salient to rating. </w:t>
      </w:r>
      <w:r w:rsidRPr="00AF6336">
        <w:rPr>
          <w:rFonts w:ascii="Aptos" w:hAnsi="Aptos"/>
        </w:rPr>
        <w:t>Conversely, reflective viewers may experience occasional lapses in attention and greater default mode network engagement (i.e., precuneus (</w:t>
      </w:r>
      <w:proofErr w:type="spellStart"/>
      <w:r w:rsidRPr="00AF6336">
        <w:rPr>
          <w:rFonts w:ascii="Aptos" w:hAnsi="Aptos"/>
        </w:rPr>
        <w:t>pCUN</w:t>
      </w:r>
      <w:proofErr w:type="spellEnd"/>
      <w:r w:rsidRPr="00AF6336">
        <w:rPr>
          <w:rFonts w:ascii="Aptos" w:hAnsi="Aptos"/>
        </w:rPr>
        <w:t>), inferior parietal lobe (IP</w:t>
      </w:r>
      <w:r w:rsidR="005F7535">
        <w:rPr>
          <w:rFonts w:ascii="Aptos" w:hAnsi="Aptos"/>
        </w:rPr>
        <w:t>L</w:t>
      </w:r>
      <w:r w:rsidRPr="00AF6336">
        <w:rPr>
          <w:rFonts w:ascii="Aptos" w:hAnsi="Aptos"/>
        </w:rPr>
        <w:t>), medial prefrontal cortex (mPFC)) without the added pressure of having to rate their evaluations. These changes in engagement may lead expressively engaged viewers to demonstrate greater sensory processing (i.e., superior temporal gyrus (STG), occipital lobe (Occ)) and social-emotional responding (i.e., temporoparietal junction (TPJ)/posterior superior temporal sulcus (</w:t>
      </w:r>
      <w:proofErr w:type="spellStart"/>
      <w:r w:rsidRPr="00AF6336">
        <w:rPr>
          <w:rFonts w:ascii="Aptos" w:hAnsi="Aptos"/>
        </w:rPr>
        <w:t>pSTS</w:t>
      </w:r>
      <w:proofErr w:type="spellEnd"/>
      <w:r w:rsidRPr="00AF6336">
        <w:rPr>
          <w:rFonts w:ascii="Aptos" w:hAnsi="Aptos"/>
        </w:rPr>
        <w:t>), fusiform face area (</w:t>
      </w:r>
      <w:r w:rsidR="00745ABA">
        <w:rPr>
          <w:rFonts w:ascii="Aptos" w:hAnsi="Aptos"/>
        </w:rPr>
        <w:t>FFG</w:t>
      </w:r>
      <w:r w:rsidRPr="00AF6336">
        <w:rPr>
          <w:rFonts w:ascii="Aptos" w:hAnsi="Aptos"/>
        </w:rPr>
        <w:t xml:space="preserve">)), as well. </w:t>
      </w:r>
    </w:p>
    <w:p w14:paraId="79F7E572" w14:textId="127B995F" w:rsidR="00351F68" w:rsidRDefault="00351F68" w:rsidP="00F53CFE">
      <w:pPr>
        <w:spacing w:line="240" w:lineRule="auto"/>
        <w:ind w:firstLine="540"/>
        <w:jc w:val="both"/>
        <w:rPr>
          <w:rFonts w:ascii="Aptos" w:hAnsi="Aptos"/>
        </w:rPr>
      </w:pPr>
      <w:r>
        <w:rPr>
          <w:rFonts w:ascii="Aptos" w:hAnsi="Aptos"/>
        </w:rPr>
        <w:t xml:space="preserve">Contrasts among reflective non-rating, expressive non-rating, and expressive rating highlight differences in the </w:t>
      </w:r>
      <w:r w:rsidR="00EB5818">
        <w:rPr>
          <w:rFonts w:ascii="Aptos" w:hAnsi="Aptos"/>
        </w:rPr>
        <w:t xml:space="preserve">average </w:t>
      </w:r>
      <w:r>
        <w:rPr>
          <w:rFonts w:ascii="Aptos" w:hAnsi="Aptos"/>
        </w:rPr>
        <w:t>magnitude of neural</w:t>
      </w:r>
      <w:r w:rsidR="00EB5818">
        <w:rPr>
          <w:rFonts w:ascii="Aptos" w:hAnsi="Aptos"/>
        </w:rPr>
        <w:t xml:space="preserve"> activity that</w:t>
      </w:r>
      <w:r>
        <w:rPr>
          <w:rFonts w:ascii="Aptos" w:hAnsi="Aptos"/>
        </w:rPr>
        <w:t xml:space="preserve"> subjects recruit when </w:t>
      </w:r>
      <w:r w:rsidR="00EB5818">
        <w:rPr>
          <w:rFonts w:ascii="Aptos" w:hAnsi="Aptos"/>
        </w:rPr>
        <w:t>engaging</w:t>
      </w:r>
      <w:r>
        <w:rPr>
          <w:rFonts w:ascii="Aptos" w:hAnsi="Aptos"/>
        </w:rPr>
        <w:t xml:space="preserve"> reflective, focused, and evaluative cognitive states, respectively,</w:t>
      </w:r>
      <w:r w:rsidR="00EB5818">
        <w:rPr>
          <w:rFonts w:ascii="Aptos" w:hAnsi="Aptos"/>
        </w:rPr>
        <w:t xml:space="preserve"> but expressive and reflective engagement may also differ in how consistently neural activity fluctuates among intragroup members over time. </w:t>
      </w:r>
      <w:r w:rsidR="00EB5818" w:rsidRPr="00AF6336">
        <w:rPr>
          <w:rFonts w:ascii="Aptos" w:hAnsi="Aptos"/>
        </w:rPr>
        <w:t xml:space="preserve">Raters may demonstrate greater synchrony than non-raters in interoceptive (i.e., ACC, AI) and quantitative (i.e., IPS) regions and, if engagement does differ between raters and non-raters, less synchrony than non-raters in default mode network associated regions (i.e., </w:t>
      </w:r>
      <w:proofErr w:type="spellStart"/>
      <w:r w:rsidR="00EB5818" w:rsidRPr="00AF6336">
        <w:rPr>
          <w:rFonts w:ascii="Aptos" w:hAnsi="Aptos"/>
        </w:rPr>
        <w:t>pCUN</w:t>
      </w:r>
      <w:proofErr w:type="spellEnd"/>
      <w:r w:rsidR="00EB5818" w:rsidRPr="00AF6336">
        <w:rPr>
          <w:rFonts w:ascii="Aptos" w:hAnsi="Aptos"/>
        </w:rPr>
        <w:t>, IPL, mPFC).</w:t>
      </w:r>
      <w:r w:rsidR="00EB5818">
        <w:rPr>
          <w:rFonts w:ascii="Aptos" w:hAnsi="Aptos"/>
        </w:rPr>
        <w:t xml:space="preserve"> </w:t>
      </w:r>
    </w:p>
    <w:p w14:paraId="62B5639A" w14:textId="5E93F23A" w:rsidR="00D71BE0" w:rsidRDefault="00000000" w:rsidP="00D71BE0">
      <w:pPr>
        <w:spacing w:line="240" w:lineRule="auto"/>
        <w:ind w:firstLine="540"/>
        <w:jc w:val="both"/>
        <w:rPr>
          <w:rFonts w:ascii="Aptos" w:hAnsi="Aptos"/>
        </w:rPr>
      </w:pPr>
      <w:r w:rsidRPr="00AF6336">
        <w:rPr>
          <w:rFonts w:ascii="Aptos" w:hAnsi="Aptos"/>
        </w:rPr>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00364897">
        <w:rPr>
          <w:rFonts w:ascii="Aptos" w:hAnsi="Aptos"/>
        </w:rPr>
        <w:fldChar w:fldCharType="begin"/>
      </w:r>
      <w:r w:rsidR="00E45777">
        <w:rPr>
          <w:rFonts w:ascii="Aptos" w:hAnsi="Aptos"/>
        </w:rPr>
        <w:instrText xml:space="preserve"> ADDIN ZOTERO_ITEM CSL_CITATION {"citationID":"v4u7fzeB","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Pr="00AF6336">
        <w:rPr>
          <w:rFonts w:ascii="Aptos" w:hAnsi="Aptos"/>
        </w:rPr>
        <w:t>. Although</w:t>
      </w:r>
      <w:r w:rsidR="00EB5818">
        <w:rPr>
          <w:rFonts w:ascii="Aptos" w:hAnsi="Aptos"/>
        </w:rPr>
        <w:t xml:space="preserve"> the studies included </w:t>
      </w:r>
      <w:r w:rsidRPr="00AF6336">
        <w:rPr>
          <w:rFonts w:ascii="Aptos" w:hAnsi="Aptos"/>
        </w:rPr>
        <w:t xml:space="preserve">likely </w:t>
      </w:r>
      <w:r w:rsidR="00EB5818">
        <w:rPr>
          <w:rFonts w:ascii="Aptos" w:hAnsi="Aptos"/>
        </w:rPr>
        <w:t xml:space="preserve">use the term in a </w:t>
      </w:r>
      <w:r w:rsidRPr="00AF6336">
        <w:rPr>
          <w:rFonts w:ascii="Aptos" w:hAnsi="Aptos"/>
        </w:rPr>
        <w:t xml:space="preserve">broader </w:t>
      </w:r>
      <w:r w:rsidR="00EB5818">
        <w:rPr>
          <w:rFonts w:ascii="Aptos" w:hAnsi="Aptos"/>
        </w:rPr>
        <w:t xml:space="preserve">sense </w:t>
      </w:r>
      <w:r w:rsidRPr="00AF6336">
        <w:rPr>
          <w:rFonts w:ascii="Aptos" w:hAnsi="Aptos"/>
        </w:rPr>
        <w:t xml:space="preserve">than how we have used the term thus far, an association test (n studies = 207) of the term ‘rating’ generated using the Neurosynth </w:t>
      </w:r>
      <w:r w:rsidR="00364897">
        <w:rPr>
          <w:rFonts w:ascii="Aptos" w:hAnsi="Aptos"/>
        </w:rPr>
        <w:fldChar w:fldCharType="begin"/>
      </w:r>
      <w:r w:rsidR="00E45777">
        <w:rPr>
          <w:rFonts w:ascii="Aptos" w:hAnsi="Aptos"/>
        </w:rPr>
        <w:instrText xml:space="preserve"> ADDIN ZOTERO_ITEM CSL_CITATION {"citationID":"HYzfx3F5","properties":{"formattedCitation":"(Yarkoni et al., 2011)","plainCitation":"(Yarkoni et al., 2011)","noteIndex":0},"citationItems":[{"id":8977,"uris":["http://zotero.org/users/6239255/items/AYYWX7P9"],"itemData":{"id":8977,"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00364897">
        <w:rPr>
          <w:rFonts w:ascii="Aptos" w:hAnsi="Aptos"/>
        </w:rPr>
        <w:fldChar w:fldCharType="separate"/>
      </w:r>
      <w:r w:rsidR="00891CBC" w:rsidRPr="00891CBC">
        <w:rPr>
          <w:rFonts w:ascii="Aptos" w:hAnsi="Aptos"/>
        </w:rPr>
        <w:t>(Yarkoni et al., 2011)</w:t>
      </w:r>
      <w:r w:rsidR="00364897">
        <w:rPr>
          <w:rFonts w:ascii="Aptos" w:hAnsi="Aptos"/>
        </w:rPr>
        <w:fldChar w:fldCharType="end"/>
      </w:r>
      <w:r w:rsidR="00364897">
        <w:rPr>
          <w:rFonts w:ascii="Aptos" w:hAnsi="Aptos"/>
        </w:rPr>
        <w:t xml:space="preserve"> </w:t>
      </w:r>
      <w:r w:rsidRPr="00AF6336">
        <w:rPr>
          <w:rFonts w:ascii="Aptos" w:hAnsi="Aptos"/>
        </w:rPr>
        <w:t xml:space="preserve">database </w:t>
      </w:r>
      <w:r w:rsidR="00EB5818" w:rsidRPr="00AF6336">
        <w:rPr>
          <w:rFonts w:ascii="Aptos" w:hAnsi="Aptos"/>
        </w:rPr>
        <w:t>found clusters</w:t>
      </w:r>
      <w:r w:rsidRPr="00AF6336">
        <w:rPr>
          <w:rFonts w:ascii="Aptos" w:hAnsi="Aptos"/>
        </w:rPr>
        <w:t xml:space="preserve"> in the left and right medial prefrontal cortex (mPFC), right  pregenual and left </w:t>
      </w:r>
      <w:proofErr w:type="spellStart"/>
      <w:r w:rsidRPr="00AF6336">
        <w:rPr>
          <w:rFonts w:ascii="Aptos" w:hAnsi="Aptos"/>
        </w:rPr>
        <w:t>subgenual</w:t>
      </w:r>
      <w:proofErr w:type="spellEnd"/>
      <w:r w:rsidRPr="00AF6336">
        <w:rPr>
          <w:rFonts w:ascii="Aptos" w:hAnsi="Aptos"/>
        </w:rPr>
        <w:t xml:space="preserve"> ACC, right SPL, right medial temporal pole (</w:t>
      </w:r>
      <w:proofErr w:type="spellStart"/>
      <w:r w:rsidRPr="00AF6336">
        <w:rPr>
          <w:rFonts w:ascii="Aptos" w:hAnsi="Aptos"/>
        </w:rPr>
        <w:t>mTP</w:t>
      </w:r>
      <w:proofErr w:type="spellEnd"/>
      <w:r w:rsidRPr="00AF6336">
        <w:rPr>
          <w:rFonts w:ascii="Aptos" w:hAnsi="Aptos"/>
        </w:rPr>
        <w:t xml:space="preserve">), right IPS, and left AI. These regions are common components in the default mode, dorsal attention, and salience networks, and thus, their activation during rating may represent altered levels of attention, interoception, and sensory processing. </w:t>
      </w:r>
    </w:p>
    <w:p w14:paraId="46C4CF67" w14:textId="7578BD79" w:rsidR="00AF6336" w:rsidRDefault="00000000" w:rsidP="00D71BE0">
      <w:pPr>
        <w:spacing w:line="240" w:lineRule="auto"/>
        <w:ind w:firstLine="540"/>
        <w:jc w:val="both"/>
        <w:rPr>
          <w:rFonts w:ascii="Aptos" w:hAnsi="Aptos"/>
        </w:rPr>
      </w:pPr>
      <w:r w:rsidRPr="00AF6336">
        <w:rPr>
          <w:rFonts w:ascii="Aptos" w:hAnsi="Aptos"/>
          <w:b/>
          <w:bCs/>
        </w:rPr>
        <w:t>The Present Research.</w:t>
      </w:r>
      <w:r w:rsidRPr="00AF6336">
        <w:rPr>
          <w:rFonts w:ascii="Aptos" w:hAnsi="Aptos"/>
        </w:rPr>
        <w:t xml:space="preserve"> To test these hypotheses directly, in the present </w:t>
      </w:r>
      <w:proofErr w:type="gramStart"/>
      <w:r w:rsidRPr="00AF6336">
        <w:rPr>
          <w:rFonts w:ascii="Aptos" w:hAnsi="Aptos"/>
        </w:rPr>
        <w:t>research,  participants</w:t>
      </w:r>
      <w:proofErr w:type="gramEnd"/>
      <w:r w:rsidRPr="00AF6336">
        <w:rPr>
          <w:rFonts w:ascii="Aptos" w:hAnsi="Aptos"/>
        </w:rPr>
        <w:t xml:space="preserve"> watched video stimuli (a television episode) while being given </w:t>
      </w:r>
      <w:r w:rsidR="00EB5818">
        <w:rPr>
          <w:rFonts w:ascii="Aptos" w:hAnsi="Aptos"/>
        </w:rPr>
        <w:t>instructions</w:t>
      </w:r>
      <w:r w:rsidRPr="00AF6336">
        <w:rPr>
          <w:rFonts w:ascii="Aptos" w:hAnsi="Aptos"/>
        </w:rPr>
        <w:t xml:space="preserve"> (</w:t>
      </w:r>
      <w:r w:rsidR="00EB5818">
        <w:rPr>
          <w:rFonts w:ascii="Aptos" w:hAnsi="Aptos"/>
        </w:rPr>
        <w:t xml:space="preserve">evaluate </w:t>
      </w:r>
      <w:r w:rsidRPr="00AF6336">
        <w:rPr>
          <w:rFonts w:ascii="Aptos" w:hAnsi="Aptos"/>
        </w:rPr>
        <w:t xml:space="preserve">their certainty that a character </w:t>
      </w:r>
      <w:r w:rsidR="00EB5818">
        <w:rPr>
          <w:rFonts w:ascii="Aptos" w:hAnsi="Aptos"/>
        </w:rPr>
        <w:t>was guilty or innocent of</w:t>
      </w:r>
      <w:r w:rsidRPr="00AF6336">
        <w:rPr>
          <w:rFonts w:ascii="Aptos" w:hAnsi="Aptos"/>
        </w:rPr>
        <w:t xml:space="preserve"> commit</w:t>
      </w:r>
      <w:r w:rsidR="00EB5818">
        <w:rPr>
          <w:rFonts w:ascii="Aptos" w:hAnsi="Aptos"/>
        </w:rPr>
        <w:t>ting</w:t>
      </w:r>
      <w:r w:rsidRPr="00AF6336">
        <w:rPr>
          <w:rFonts w:ascii="Aptos" w:hAnsi="Aptos"/>
        </w:rPr>
        <w:t xml:space="preserve"> a </w:t>
      </w:r>
      <w:r w:rsidR="00EB5818">
        <w:rPr>
          <w:rFonts w:ascii="Aptos" w:hAnsi="Aptos"/>
        </w:rPr>
        <w:t xml:space="preserve">specific </w:t>
      </w:r>
      <w:r w:rsidRPr="00AF6336">
        <w:rPr>
          <w:rFonts w:ascii="Aptos" w:hAnsi="Aptos"/>
        </w:rPr>
        <w:t>crime). In one half of the episode, participants did not give explicit ratings related to the evaluation</w:t>
      </w:r>
      <w:r w:rsidR="00EB5818">
        <w:rPr>
          <w:rFonts w:ascii="Aptos" w:hAnsi="Aptos"/>
        </w:rPr>
        <w:t xml:space="preserve"> (i.e., reflective engagement)</w:t>
      </w:r>
      <w:r w:rsidRPr="00AF6336">
        <w:rPr>
          <w:rFonts w:ascii="Aptos" w:hAnsi="Aptos"/>
        </w:rPr>
        <w:t>, whereas for the other half, participants gave explicit ratings for the evaluation</w:t>
      </w:r>
      <w:r w:rsidR="00EB5818">
        <w:rPr>
          <w:rFonts w:ascii="Aptos" w:hAnsi="Aptos"/>
        </w:rPr>
        <w:t xml:space="preserve"> (i.e., expressive engagement)</w:t>
      </w:r>
      <w:r w:rsidRPr="00AF6336">
        <w:rPr>
          <w:rFonts w:ascii="Aptos" w:hAnsi="Aptos"/>
        </w:rPr>
        <w:t>. As such, we were able to more directly isolate the neural effects of rating than the previously noted works. Additionally, we employed complementary analytic approaches - parametric modulation, whole-brain univariate contrasts, and inter-subject correlation (ISC) analyses - to examine the neural effects of continuous rating during fMRI. Parametric modulation analysis enabled us to examine how variations in rating</w:t>
      </w:r>
      <w:r w:rsidR="00EB5818">
        <w:rPr>
          <w:rFonts w:ascii="Aptos" w:hAnsi="Aptos"/>
        </w:rPr>
        <w:t xml:space="preserve"> activity</w:t>
      </w:r>
      <w:r w:rsidRPr="00AF6336">
        <w:rPr>
          <w:rFonts w:ascii="Aptos" w:hAnsi="Aptos"/>
        </w:rPr>
        <w:t xml:space="preserve"> modulated neural activity. </w:t>
      </w:r>
      <w:r w:rsidR="00EB5818">
        <w:rPr>
          <w:rFonts w:ascii="Aptos" w:hAnsi="Aptos"/>
        </w:rPr>
        <w:t>U</w:t>
      </w:r>
      <w:r w:rsidRPr="00AF6336">
        <w:rPr>
          <w:rFonts w:ascii="Aptos" w:hAnsi="Aptos"/>
        </w:rPr>
        <w:t>nivariate</w:t>
      </w:r>
      <w:r w:rsidR="00EB5818">
        <w:rPr>
          <w:rFonts w:ascii="Aptos" w:hAnsi="Aptos"/>
        </w:rPr>
        <w:t xml:space="preserve"> </w:t>
      </w:r>
      <w:r w:rsidR="00EB5818">
        <w:rPr>
          <w:rFonts w:ascii="Aptos" w:hAnsi="Aptos"/>
        </w:rPr>
        <w:lastRenderedPageBreak/>
        <w:t>contrasts</w:t>
      </w:r>
      <w:r w:rsidRPr="00AF6336">
        <w:rPr>
          <w:rFonts w:ascii="Aptos" w:hAnsi="Aptos"/>
        </w:rPr>
        <w:t xml:space="preserve"> allowed us to identify specific brain regions which demonstrate differential activation when</w:t>
      </w:r>
      <w:r w:rsidR="00EB5818">
        <w:rPr>
          <w:rFonts w:ascii="Aptos" w:hAnsi="Aptos"/>
        </w:rPr>
        <w:t xml:space="preserve"> different cognitive states </w:t>
      </w:r>
      <w:r w:rsidRPr="00AF6336">
        <w:rPr>
          <w:rFonts w:ascii="Aptos" w:hAnsi="Aptos"/>
        </w:rPr>
        <w:t xml:space="preserve">are engaged. </w:t>
      </w:r>
      <w:r w:rsidR="0034534F">
        <w:rPr>
          <w:rFonts w:ascii="Aptos" w:hAnsi="Aptos"/>
        </w:rPr>
        <w:t xml:space="preserve">An </w:t>
      </w:r>
      <w:r w:rsidRPr="00AF6336">
        <w:rPr>
          <w:rFonts w:ascii="Aptos" w:hAnsi="Aptos"/>
        </w:rPr>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Pr>
          <w:rFonts w:ascii="Aptos" w:hAnsi="Aptos"/>
        </w:rPr>
        <w:t>to match</w:t>
      </w:r>
      <w:r w:rsidRPr="00AF6336">
        <w:rPr>
          <w:rFonts w:ascii="Aptos" w:hAnsi="Aptos"/>
        </w:rPr>
        <w:t xml:space="preserve"> the multidimensional nature of the task and stimuli. This comprehensive approach enhances the reliability and depth of our findings and provides a comprehensive understanding of the neural mechanisms underlying subjective rating.</w:t>
      </w:r>
      <w:bookmarkStart w:id="4" w:name="_ykmmu6nyrsmv" w:colFirst="0" w:colLast="0"/>
      <w:bookmarkEnd w:id="4"/>
    </w:p>
    <w:p w14:paraId="73CF35B1" w14:textId="77777777" w:rsidR="00AF6336" w:rsidRPr="00AF6336" w:rsidRDefault="00AF6336" w:rsidP="00AF6336">
      <w:pPr>
        <w:pStyle w:val="Heading2"/>
        <w:spacing w:before="0" w:after="0" w:line="240" w:lineRule="auto"/>
        <w:ind w:firstLine="720"/>
        <w:jc w:val="both"/>
        <w:rPr>
          <w:rFonts w:ascii="Aptos" w:hAnsi="Aptos"/>
          <w:b/>
          <w:bCs/>
          <w:sz w:val="22"/>
          <w:szCs w:val="22"/>
        </w:rPr>
      </w:pPr>
    </w:p>
    <w:p w14:paraId="07D7E55E" w14:textId="77777777" w:rsidR="00FE3980" w:rsidRDefault="00FE3980">
      <w:pPr>
        <w:rPr>
          <w:rFonts w:ascii="Aptos" w:hAnsi="Aptos"/>
          <w:b/>
          <w:bCs/>
        </w:rPr>
      </w:pPr>
      <w:r>
        <w:rPr>
          <w:rFonts w:ascii="Aptos" w:hAnsi="Aptos"/>
          <w:b/>
          <w:bCs/>
        </w:rPr>
        <w:br w:type="page"/>
      </w:r>
    </w:p>
    <w:p w14:paraId="5988AEAF" w14:textId="58531EF8" w:rsidR="00DE0869" w:rsidRPr="00AF6336" w:rsidRDefault="00000000" w:rsidP="00AF6336">
      <w:pPr>
        <w:pStyle w:val="Heading2"/>
        <w:spacing w:before="0" w:after="0" w:line="240" w:lineRule="auto"/>
        <w:ind w:firstLine="720"/>
        <w:jc w:val="both"/>
        <w:rPr>
          <w:rFonts w:ascii="Aptos" w:hAnsi="Aptos"/>
          <w:b/>
          <w:bCs/>
          <w:sz w:val="22"/>
          <w:szCs w:val="22"/>
        </w:rPr>
      </w:pPr>
      <w:r w:rsidRPr="00AF6336">
        <w:rPr>
          <w:rFonts w:ascii="Aptos" w:hAnsi="Aptos"/>
          <w:b/>
          <w:bCs/>
          <w:sz w:val="22"/>
          <w:szCs w:val="22"/>
        </w:rPr>
        <w:lastRenderedPageBreak/>
        <w:t>Methods</w:t>
      </w:r>
    </w:p>
    <w:p w14:paraId="6BA24A4F" w14:textId="16224AB5" w:rsidR="00DE0869" w:rsidRDefault="00000000" w:rsidP="00AF6336">
      <w:pPr>
        <w:spacing w:line="240" w:lineRule="auto"/>
        <w:ind w:firstLine="720"/>
        <w:jc w:val="both"/>
        <w:rPr>
          <w:rFonts w:ascii="Aptos" w:hAnsi="Aptos"/>
        </w:rPr>
      </w:pPr>
      <w:r w:rsidRPr="00AF6336">
        <w:rPr>
          <w:rFonts w:ascii="Aptos" w:hAnsi="Aptos"/>
          <w:b/>
        </w:rPr>
        <w:t xml:space="preserve">Participants. </w:t>
      </w:r>
      <w:r w:rsidRPr="00AF6336">
        <w:rPr>
          <w:rFonts w:ascii="Aptos" w:hAnsi="Aptos"/>
        </w:rPr>
        <w:t>Forty (40) subjects were recruited for a neuroimaging study on decision-making from the greater Philadelphia area</w:t>
      </w:r>
      <w:r w:rsidR="00701D6A">
        <w:rPr>
          <w:rFonts w:ascii="Aptos" w:hAnsi="Aptos"/>
        </w:rPr>
        <w:t xml:space="preserve"> between May 2022 and June 2023</w:t>
      </w:r>
      <w:r w:rsidRPr="00AF6336">
        <w:rPr>
          <w:rFonts w:ascii="Aptos" w:hAnsi="Aptos"/>
        </w:rPr>
        <w:t xml:space="preserve">. Five subjects were excluded for reasons including excessive head motion (1), prior familiarity with the stimulus (1), and technical issues resulting in incomplete data (3). The 35 remaining subjects (N </w:t>
      </w:r>
      <w:r w:rsidRPr="00AF6336">
        <w:rPr>
          <w:rFonts w:ascii="Aptos" w:hAnsi="Aptos"/>
          <w:vertAlign w:val="subscript"/>
        </w:rPr>
        <w:t>female</w:t>
      </w:r>
      <w:r w:rsidRPr="00AF6336">
        <w:rPr>
          <w:rFonts w:ascii="Aptos" w:hAnsi="Aptos"/>
        </w:rPr>
        <w:t xml:space="preserve"> = 20, N </w:t>
      </w:r>
      <w:r w:rsidRPr="00AF6336">
        <w:rPr>
          <w:rFonts w:ascii="Aptos" w:hAnsi="Aptos"/>
          <w:vertAlign w:val="subscript"/>
        </w:rPr>
        <w:t>male</w:t>
      </w:r>
      <w:r w:rsidRPr="00AF6336">
        <w:rPr>
          <w:rFonts w:ascii="Aptos" w:hAnsi="Aptos"/>
        </w:rPr>
        <w:t xml:space="preserve"> = 15</w:t>
      </w:r>
      <w:proofErr w:type="gramStart"/>
      <w:r w:rsidRPr="00AF6336">
        <w:rPr>
          <w:rFonts w:ascii="Aptos" w:hAnsi="Aptos"/>
        </w:rPr>
        <w:t>)  ranged</w:t>
      </w:r>
      <w:proofErr w:type="gramEnd"/>
      <w:r w:rsidRPr="00AF6336">
        <w:rPr>
          <w:rFonts w:ascii="Aptos" w:hAnsi="Aptos"/>
        </w:rPr>
        <w:t xml:space="preserve"> in age from 18 to 44 years (median </w:t>
      </w:r>
      <w:r w:rsidRPr="00AF6336">
        <w:rPr>
          <w:rFonts w:ascii="Aptos" w:hAnsi="Aptos"/>
          <w:vertAlign w:val="subscript"/>
        </w:rPr>
        <w:t>age</w:t>
      </w:r>
      <w:r w:rsidRPr="00AF6336">
        <w:rPr>
          <w:rFonts w:ascii="Aptos" w:hAnsi="Aptos"/>
        </w:rPr>
        <w:t xml:space="preserve">: 22 years; mean </w:t>
      </w:r>
      <w:r w:rsidRPr="00AF6336">
        <w:rPr>
          <w:rFonts w:ascii="Aptos" w:hAnsi="Aptos"/>
          <w:vertAlign w:val="subscript"/>
        </w:rPr>
        <w:t>age</w:t>
      </w:r>
      <w:r w:rsidRPr="00AF6336">
        <w:rPr>
          <w:rFonts w:ascii="Aptos" w:hAnsi="Aptos"/>
        </w:rPr>
        <w:t xml:space="preserve">: 24.5 </w:t>
      </w:r>
      <w:r w:rsidRPr="00AF6336">
        <w:rPr>
          <w:rFonts w:ascii="Aptos" w:eastAsia="Merriweather" w:hAnsi="Aptos" w:cs="Merriweather"/>
          <w:color w:val="2A2A2A"/>
          <w:highlight w:val="white"/>
        </w:rPr>
        <w:t>±</w:t>
      </w:r>
      <w:r w:rsidRPr="00AF6336">
        <w:rPr>
          <w:rFonts w:ascii="Aptos" w:hAnsi="Aptos"/>
        </w:rPr>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t>
      </w:r>
      <w:r w:rsidR="003F613E">
        <w:rPr>
          <w:rFonts w:ascii="Aptos" w:hAnsi="Aptos"/>
        </w:rPr>
        <w:t xml:space="preserve">were </w:t>
      </w:r>
      <w:r w:rsidRPr="00AF6336">
        <w:rPr>
          <w:rFonts w:ascii="Aptos" w:hAnsi="Aptos"/>
        </w:rPr>
        <w:t>free of significant psychological, neurological, and developmental disorders. All participants provided written informed consent as approved by a local Institutional Review Board.</w:t>
      </w:r>
    </w:p>
    <w:p w14:paraId="641B40D3" w14:textId="77777777" w:rsidR="003F613E" w:rsidRDefault="003F613E" w:rsidP="003F613E">
      <w:pPr>
        <w:spacing w:line="240" w:lineRule="auto"/>
        <w:jc w:val="both"/>
        <w:rPr>
          <w:rFonts w:ascii="Aptos" w:hAnsi="Aptos"/>
        </w:rPr>
      </w:pPr>
      <w:r>
        <w:rPr>
          <w:rFonts w:ascii="Aptos" w:hAnsi="Aptos"/>
          <w:noProof/>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p>
    <w:p w14:paraId="0492D92A" w14:textId="77777777" w:rsidR="003F613E" w:rsidRPr="00AF6336" w:rsidRDefault="003F613E" w:rsidP="003F613E">
      <w:pPr>
        <w:spacing w:line="240" w:lineRule="auto"/>
        <w:jc w:val="both"/>
        <w:rPr>
          <w:rFonts w:ascii="Aptos" w:hAnsi="Aptos"/>
        </w:rPr>
      </w:pPr>
      <w:r>
        <w:rPr>
          <w:rFonts w:ascii="Aptos" w:hAnsi="Aptos"/>
        </w:rPr>
        <w:t>Figure 2. Task design.</w:t>
      </w:r>
    </w:p>
    <w:p w14:paraId="6D7607EF" w14:textId="77777777" w:rsidR="003F613E" w:rsidRPr="00AF6336" w:rsidRDefault="003F613E" w:rsidP="00AF6336">
      <w:pPr>
        <w:spacing w:line="240" w:lineRule="auto"/>
        <w:ind w:firstLine="720"/>
        <w:jc w:val="both"/>
        <w:rPr>
          <w:rFonts w:ascii="Aptos" w:hAnsi="Aptos"/>
        </w:rPr>
      </w:pPr>
    </w:p>
    <w:p w14:paraId="4C09B7A1" w14:textId="0932EB8B" w:rsidR="00DE0869" w:rsidRPr="00AF6336" w:rsidRDefault="00000000" w:rsidP="00AF6336">
      <w:pPr>
        <w:spacing w:line="240" w:lineRule="auto"/>
        <w:ind w:firstLine="720"/>
        <w:jc w:val="both"/>
        <w:rPr>
          <w:rFonts w:ascii="Aptos" w:hAnsi="Aptos"/>
        </w:rPr>
      </w:pPr>
      <w:r w:rsidRPr="00AF6336">
        <w:rPr>
          <w:rFonts w:ascii="Aptos" w:hAnsi="Aptos"/>
          <w:b/>
        </w:rPr>
        <w:t xml:space="preserve">Task Design. </w:t>
      </w:r>
      <w:r w:rsidRPr="00AF6336">
        <w:rPr>
          <w:rFonts w:ascii="Aptos" w:hAnsi="Aptos"/>
        </w:rPr>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00891CBC">
        <w:rPr>
          <w:rFonts w:ascii="Aptos" w:hAnsi="Aptos"/>
        </w:rPr>
        <w:fldChar w:fldCharType="begin"/>
      </w:r>
      <w:r w:rsidR="00E45777">
        <w:rPr>
          <w:rFonts w:ascii="Aptos" w:hAnsi="Aptos"/>
        </w:rPr>
        <w:instrText xml:space="preserve"> ADDIN ZOTERO_ITEM CSL_CITATION {"citationID":"2wczqXgj","properties":{"formattedCitation":"(Kimberley et al., 2008)","plainCitation":"(Kimberley et al., 2008)","dontUpdate":true,"noteIndex":0},"citationItems":[{"id":18032,"uris":["http://zotero.org/users/6239255/items/7MZZWZTX","http://zotero.org/users/6239255/items/J2WIKVVS"],"itemData":{"id":18032,"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00891CBC">
        <w:rPr>
          <w:rFonts w:ascii="Aptos" w:hAnsi="Aptos"/>
        </w:rPr>
        <w:fldChar w:fldCharType="separate"/>
      </w:r>
      <w:r w:rsidR="00891CBC" w:rsidRPr="00891CBC">
        <w:rPr>
          <w:rFonts w:ascii="Aptos" w:hAnsi="Aptos"/>
        </w:rPr>
        <w:t xml:space="preserve">Kimberley et al., </w:t>
      </w:r>
      <w:r w:rsidR="00891CBC">
        <w:rPr>
          <w:rFonts w:ascii="Aptos" w:hAnsi="Aptos"/>
        </w:rPr>
        <w:t>(</w:t>
      </w:r>
      <w:r w:rsidR="00891CBC" w:rsidRPr="00891CBC">
        <w:rPr>
          <w:rFonts w:ascii="Aptos" w:hAnsi="Aptos"/>
        </w:rPr>
        <w:t>2008)</w:t>
      </w:r>
      <w:r w:rsidR="00891CBC">
        <w:rPr>
          <w:rFonts w:ascii="Aptos" w:hAnsi="Aptos"/>
        </w:rPr>
        <w:fldChar w:fldCharType="end"/>
      </w:r>
      <w:r w:rsidR="00891CBC">
        <w:rPr>
          <w:rFonts w:ascii="Aptos" w:hAnsi="Aptos"/>
        </w:rPr>
        <w:t xml:space="preserve"> </w:t>
      </w:r>
      <w:r w:rsidRPr="00AF6336">
        <w:rPr>
          <w:rFonts w:ascii="Aptos" w:hAnsi="Aptos"/>
        </w:rPr>
        <w:t xml:space="preserve">observed a stabilization effect only after the first run of each of their continuous performance experiments. Participants were then provided information to contextualize the video stimulus that they were about to watch, which was an HBO murder mystery (i.e., Episode 4 of The Undoing). The stimulus was split into two 22 minute 17 second components, representing the first and </w:t>
      </w:r>
      <w:r w:rsidR="003F613E">
        <w:rPr>
          <w:rFonts w:ascii="Aptos" w:hAnsi="Aptos"/>
        </w:rPr>
        <w:t>second</w:t>
      </w:r>
      <w:r w:rsidRPr="00AF6336">
        <w:rPr>
          <w:rFonts w:ascii="Aptos" w:hAnsi="Aptos"/>
        </w:rPr>
        <w:t xml:space="preserve"> hal</w:t>
      </w:r>
      <w:r w:rsidR="003F613E">
        <w:rPr>
          <w:rFonts w:ascii="Aptos" w:hAnsi="Aptos"/>
        </w:rPr>
        <w:t>ves</w:t>
      </w:r>
      <w:r w:rsidRPr="00AF6336">
        <w:rPr>
          <w:rFonts w:ascii="Aptos" w:hAnsi="Aptos"/>
        </w:rPr>
        <w:t xml:space="preserve"> of the episode, and </w:t>
      </w:r>
      <w:r w:rsidR="003F613E">
        <w:rPr>
          <w:rFonts w:ascii="Aptos" w:hAnsi="Aptos"/>
        </w:rPr>
        <w:t xml:space="preserve">were </w:t>
      </w:r>
      <w:r w:rsidRPr="00AF6336">
        <w:rPr>
          <w:rFonts w:ascii="Aptos" w:hAnsi="Aptos"/>
        </w:rPr>
        <w:t>presented to participants across two sequential runs</w:t>
      </w:r>
      <w:r w:rsidR="003F613E">
        <w:rPr>
          <w:rFonts w:ascii="Aptos" w:hAnsi="Aptos"/>
        </w:rPr>
        <w:t xml:space="preserve"> (</w:t>
      </w:r>
      <w:r w:rsidR="003F613E">
        <w:rPr>
          <w:rFonts w:ascii="Aptos" w:hAnsi="Aptos"/>
          <w:b/>
          <w:bCs/>
        </w:rPr>
        <w:t>Figure 2A</w:t>
      </w:r>
      <w:r w:rsidR="003F613E">
        <w:rPr>
          <w:rFonts w:ascii="Aptos" w:hAnsi="Aptos"/>
        </w:rPr>
        <w:t>)</w:t>
      </w:r>
      <w:r w:rsidRPr="00AF6336">
        <w:rPr>
          <w:rFonts w:ascii="Aptos" w:hAnsi="Aptos"/>
        </w:rPr>
        <w:t>.</w:t>
      </w:r>
      <w:r w:rsidR="00CF2D02">
        <w:rPr>
          <w:rFonts w:ascii="Aptos" w:hAnsi="Aptos"/>
        </w:rPr>
        <w:t xml:space="preserve"> The episodes halves were presented in chronological order.</w:t>
      </w:r>
      <w:r w:rsidRPr="00AF6336">
        <w:rPr>
          <w:rFonts w:ascii="Aptos" w:hAnsi="Aptos"/>
        </w:rPr>
        <w:t xml:space="preserve">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 or guilt) for one half of the stimulus and to </w:t>
      </w:r>
      <w:r w:rsidRPr="00AF6336">
        <w:rPr>
          <w:rFonts w:ascii="Aptos" w:hAnsi="Aptos"/>
        </w:rPr>
        <w:lastRenderedPageBreak/>
        <w:t>watch the other half without rating, but to evaluate the stimulus as if they were providing ratings</w:t>
      </w:r>
      <w:r w:rsidR="00CF2D02">
        <w:rPr>
          <w:rFonts w:ascii="Aptos" w:hAnsi="Aptos"/>
        </w:rPr>
        <w:t xml:space="preserve"> (</w:t>
      </w:r>
      <w:r w:rsidR="00CF2D02" w:rsidRPr="00CF2D02">
        <w:rPr>
          <w:rFonts w:ascii="Aptos" w:hAnsi="Aptos"/>
          <w:b/>
          <w:bCs/>
        </w:rPr>
        <w:t>Figure 2B</w:t>
      </w:r>
      <w:r w:rsidR="00CF2D02">
        <w:rPr>
          <w:rFonts w:ascii="Aptos" w:hAnsi="Aptos"/>
        </w:rPr>
        <w:t>)</w:t>
      </w:r>
      <w:r w:rsidRPr="00AF6336">
        <w:rPr>
          <w:rFonts w:ascii="Aptos" w:hAnsi="Aptos"/>
        </w:rPr>
        <w:t xml:space="preserve">. When rating, a bipolar, </w:t>
      </w:r>
      <w:proofErr w:type="gramStart"/>
      <w:r w:rsidRPr="00AF6336">
        <w:rPr>
          <w:rFonts w:ascii="Aptos" w:hAnsi="Aptos"/>
        </w:rPr>
        <w:t>horizontally-positioned</w:t>
      </w:r>
      <w:proofErr w:type="gramEnd"/>
      <w:r w:rsidRPr="00AF6336">
        <w:rPr>
          <w:rFonts w:ascii="Aptos" w:hAnsi="Aptos"/>
        </w:rPr>
        <w:t xml:space="preserve"> scale was visualized below the video stimulus. The initial position of scale was set to 0% certainty. Pressing a button with the index finger incremented the scale by 5% closer towards the left pole (i.e., 100% certain of guilt) and pressing a button with the middle finger incremented the scale by 5% closer towards the right pole (i.e., 100% certain of innocence). Of the final sample, twenty (20) subjects rated the first half of the </w:t>
      </w:r>
      <w:proofErr w:type="gramStart"/>
      <w:r w:rsidRPr="00AF6336">
        <w:rPr>
          <w:rFonts w:ascii="Aptos" w:hAnsi="Aptos"/>
        </w:rPr>
        <w:t>stimulus</w:t>
      </w:r>
      <w:proofErr w:type="gramEnd"/>
      <w:r w:rsidRPr="00AF6336">
        <w:rPr>
          <w:rFonts w:ascii="Aptos" w:hAnsi="Aptos"/>
        </w:rPr>
        <w:t xml:space="preserve"> and fifteen (15) subjects rated the second half using their handheld device. Following the episode viewing task, while still in the scanner, participants completed two additional functional runs. The first was a run in which they gauged the certainty of a non-social predefined stimulus-specific outcome (the visual luminance of the image) and the second was a free recall task for the contents of the episode. Those goals of those tasks are outside of the purview of the present </w:t>
      </w:r>
      <w:proofErr w:type="gramStart"/>
      <w:r w:rsidRPr="00AF6336">
        <w:rPr>
          <w:rFonts w:ascii="Aptos" w:hAnsi="Aptos"/>
        </w:rPr>
        <w:t>manuscript, and</w:t>
      </w:r>
      <w:proofErr w:type="gramEnd"/>
      <w:r w:rsidRPr="00AF6336">
        <w:rPr>
          <w:rFonts w:ascii="Aptos" w:hAnsi="Aptos"/>
        </w:rPr>
        <w:t xml:space="preserve"> will be characterized in future work. All scripts associated with this task are publicly available at https://github.com/wj-mitchell/Expressive_V_Reflective.  </w:t>
      </w:r>
    </w:p>
    <w:p w14:paraId="2BD669F1" w14:textId="167369AA" w:rsidR="00DE0869" w:rsidRPr="00AF6336" w:rsidRDefault="00000000" w:rsidP="00AF6336">
      <w:pPr>
        <w:spacing w:line="240" w:lineRule="auto"/>
        <w:ind w:firstLine="720"/>
        <w:jc w:val="both"/>
        <w:rPr>
          <w:rFonts w:ascii="Aptos" w:hAnsi="Aptos"/>
        </w:rPr>
      </w:pPr>
      <w:r w:rsidRPr="00AF6336">
        <w:rPr>
          <w:rFonts w:ascii="Aptos" w:hAnsi="Aptos"/>
          <w:b/>
        </w:rPr>
        <w:t xml:space="preserve">Experimental display and rating acquisition. </w:t>
      </w:r>
      <w:r w:rsidRPr="00AF6336">
        <w:rPr>
          <w:rFonts w:ascii="Aptos" w:hAnsi="Aptos"/>
        </w:rPr>
        <w:t>Software and hardware options available to researchers specifically designed for collecting continuous self-report ratings are numerous and constitute a rich topic of research on their own (</w:t>
      </w:r>
      <w:r w:rsidR="00891CBC">
        <w:rPr>
          <w:rFonts w:ascii="Aptos" w:hAnsi="Aptos"/>
        </w:rPr>
        <w:fldChar w:fldCharType="begin"/>
      </w:r>
      <w:r w:rsidR="00E45777">
        <w:rPr>
          <w:rFonts w:ascii="Aptos" w:hAnsi="Aptos"/>
        </w:rPr>
        <w:instrText xml:space="preserve"> ADDIN ZOTERO_ITEM CSL_CITATION {"citationID":"evhOC8cS","properties":{"formattedCitation":"(Girard &amp; Wright, 2018)","plainCitation":"(Girard &amp; Wright, 2018)","dontUpdate":true,"noteIndex":0},"citationItems":[{"id":18044,"uris":["http://zotero.org/users/6239255/items/TUT6KNQN"],"itemData":{"id":18044,"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00891CBC">
        <w:rPr>
          <w:rFonts w:ascii="Aptos" w:hAnsi="Aptos"/>
        </w:rPr>
        <w:fldChar w:fldCharType="separate"/>
      </w:r>
      <w:r w:rsidR="00891CBC" w:rsidRPr="00891CBC">
        <w:rPr>
          <w:rFonts w:ascii="Aptos" w:hAnsi="Aptos"/>
        </w:rPr>
        <w:t>Girard &amp; Wright</w:t>
      </w:r>
      <w:r w:rsidR="00891CBC">
        <w:rPr>
          <w:rFonts w:ascii="Aptos" w:hAnsi="Aptos"/>
        </w:rPr>
        <w:t xml:space="preserve"> (</w:t>
      </w:r>
      <w:r w:rsidR="00891CBC" w:rsidRPr="00891CBC">
        <w:rPr>
          <w:rFonts w:ascii="Aptos" w:hAnsi="Aptos"/>
        </w:rPr>
        <w:t>2018)</w:t>
      </w:r>
      <w:r w:rsidR="00891CBC">
        <w:rPr>
          <w:rFonts w:ascii="Aptos" w:hAnsi="Aptos"/>
        </w:rPr>
        <w:fldChar w:fldCharType="end"/>
      </w:r>
      <w:r w:rsidR="00891CBC">
        <w:rPr>
          <w:rFonts w:ascii="Aptos" w:hAnsi="Aptos"/>
        </w:rPr>
        <w:t xml:space="preserve"> </w:t>
      </w:r>
      <w:r w:rsidRPr="00AF6336">
        <w:rPr>
          <w:rFonts w:ascii="Aptos" w:hAnsi="Aptos"/>
        </w:rPr>
        <w:t xml:space="preserve">contains a useful summary of these efforts). As such, special attention should be paid to this decision. We designed a novel script programmed in Python </w:t>
      </w:r>
      <w:r w:rsidR="00701D6A">
        <w:rPr>
          <w:rFonts w:ascii="Aptos" w:hAnsi="Aptos"/>
        </w:rPr>
        <w:t>[</w:t>
      </w:r>
      <w:r w:rsidRPr="00AF6336">
        <w:rPr>
          <w:rFonts w:ascii="Aptos" w:hAnsi="Aptos"/>
        </w:rPr>
        <w:t>v3.8.13</w:t>
      </w:r>
      <w:r w:rsidR="00701D6A">
        <w:rPr>
          <w:rFonts w:ascii="Aptos" w:hAnsi="Aptos"/>
        </w:rPr>
        <w:t>]</w:t>
      </w:r>
      <w:r w:rsidRPr="00AF6336">
        <w:rPr>
          <w:rFonts w:ascii="Aptos" w:hAnsi="Aptos"/>
        </w:rPr>
        <w:t xml:space="preserve"> </w:t>
      </w:r>
      <w:r w:rsidR="005A3E80">
        <w:rPr>
          <w:rFonts w:ascii="Aptos" w:hAnsi="Aptos"/>
        </w:rPr>
        <w:fldChar w:fldCharType="begin"/>
      </w:r>
      <w:r w:rsidR="00E45777">
        <w:rPr>
          <w:rFonts w:ascii="Aptos" w:hAnsi="Aptos"/>
        </w:rPr>
        <w:instrText xml:space="preserve"> ADDIN ZOTERO_ITEM CSL_CITATION {"citationID":"dGGIwqAO","properties":{"formattedCitation":"(van Rossum, 1995)","plainCitation":"(van Rossum, 1995)","noteIndex":0},"citationItems":[{"id":18147,"uris":["http://zotero.org/users/6239255/items/2N3VUFMR"],"itemData":{"id":18147,"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005A3E80">
        <w:rPr>
          <w:rFonts w:ascii="Aptos" w:hAnsi="Aptos"/>
        </w:rPr>
        <w:fldChar w:fldCharType="separate"/>
      </w:r>
      <w:r w:rsidR="005A3E80" w:rsidRPr="005A3E80">
        <w:rPr>
          <w:rFonts w:ascii="Aptos" w:hAnsi="Aptos"/>
        </w:rPr>
        <w:t>(van Rossum, 1995)</w:t>
      </w:r>
      <w:r w:rsidR="005A3E80">
        <w:rPr>
          <w:rFonts w:ascii="Aptos" w:hAnsi="Aptos"/>
        </w:rPr>
        <w:fldChar w:fldCharType="end"/>
      </w:r>
      <w:r w:rsidRPr="00AF6336">
        <w:rPr>
          <w:rFonts w:ascii="Aptos" w:hAnsi="Aptos"/>
        </w:rPr>
        <w:t xml:space="preserve"> using the PsychoPy </w:t>
      </w:r>
      <w:r w:rsidR="00701D6A">
        <w:rPr>
          <w:rFonts w:ascii="Aptos" w:hAnsi="Aptos"/>
        </w:rPr>
        <w:t>[</w:t>
      </w:r>
      <w:r w:rsidRPr="00AF6336">
        <w:rPr>
          <w:rFonts w:ascii="Aptos" w:hAnsi="Aptos"/>
        </w:rPr>
        <w:t>v2021.2.3</w:t>
      </w:r>
      <w:r w:rsidR="00701D6A">
        <w:rPr>
          <w:rFonts w:ascii="Aptos" w:hAnsi="Aptos"/>
        </w:rPr>
        <w:t>]</w:t>
      </w:r>
      <w:r w:rsidRPr="00AF6336">
        <w:rPr>
          <w:rFonts w:ascii="Aptos" w:hAnsi="Aptos"/>
        </w:rPr>
        <w:t xml:space="preserve"> </w:t>
      </w:r>
      <w:r w:rsidR="005A3E80">
        <w:rPr>
          <w:rFonts w:ascii="Aptos" w:hAnsi="Aptos"/>
        </w:rPr>
        <w:fldChar w:fldCharType="begin"/>
      </w:r>
      <w:r w:rsidR="00E45777">
        <w:rPr>
          <w:rFonts w:ascii="Aptos" w:hAnsi="Aptos"/>
        </w:rPr>
        <w:instrText xml:space="preserve"> ADDIN ZOTERO_ITEM CSL_CITATION {"citationID":"8g4Ft3c4","properties":{"formattedCitation":"(Peirce et al., 2019)","plainCitation":"(Peirce et al., 2019)","noteIndex":0},"citationItems":[{"id":18146,"uris":["http://zotero.org/users/6239255/items/ST7ITYI7"],"itemData":{"id":18146,"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5A3E80">
        <w:rPr>
          <w:rFonts w:ascii="Aptos" w:hAnsi="Aptos"/>
        </w:rPr>
        <w:fldChar w:fldCharType="separate"/>
      </w:r>
      <w:r w:rsidR="005A3E80" w:rsidRPr="005A3E80">
        <w:rPr>
          <w:rFonts w:ascii="Aptos" w:hAnsi="Aptos"/>
        </w:rPr>
        <w:t>(Peirce et al., 2019)</w:t>
      </w:r>
      <w:r w:rsidR="005A3E80">
        <w:rPr>
          <w:rFonts w:ascii="Aptos" w:hAnsi="Aptos"/>
        </w:rPr>
        <w:fldChar w:fldCharType="end"/>
      </w:r>
      <w:r w:rsidR="005A3E80">
        <w:rPr>
          <w:rFonts w:ascii="Aptos" w:hAnsi="Aptos"/>
        </w:rPr>
        <w:t xml:space="preserve"> </w:t>
      </w:r>
      <w:r w:rsidR="00701D6A">
        <w:rPr>
          <w:rFonts w:ascii="Aptos" w:hAnsi="Aptos"/>
        </w:rPr>
        <w:t xml:space="preserve">python library </w:t>
      </w:r>
      <w:r w:rsidRPr="00AF6336">
        <w:rPr>
          <w:rFonts w:ascii="Aptos" w:hAnsi="Aptos"/>
        </w:rPr>
        <w:t xml:space="preserve">to capture our ratings. This choice provided flexibility to customize components present in the experimental session and ensured, due to using open-source software, that the code could be readily shared, replicated, and operated on any other </w:t>
      </w:r>
      <w:r w:rsidR="00CF2D02">
        <w:rPr>
          <w:rFonts w:ascii="Aptos" w:hAnsi="Aptos"/>
        </w:rPr>
        <w:t>P</w:t>
      </w:r>
      <w:r w:rsidRPr="00AF6336">
        <w:rPr>
          <w:rFonts w:ascii="Aptos" w:hAnsi="Aptos"/>
        </w:rPr>
        <w:t>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continuously for as long as the button is pressed, we could hope to more clearly delineate inflections in neural activity associated with rating or button pressing. Ratings were sampled at the stimulus’s average framerate (24 Hz).</w:t>
      </w:r>
    </w:p>
    <w:p w14:paraId="5BAAFCD8" w14:textId="1E89E277" w:rsidR="00DE0869" w:rsidRPr="00AF6336" w:rsidRDefault="00000000" w:rsidP="00AF6336">
      <w:pPr>
        <w:spacing w:line="240" w:lineRule="auto"/>
        <w:ind w:firstLine="720"/>
        <w:jc w:val="both"/>
        <w:rPr>
          <w:rFonts w:ascii="Aptos" w:hAnsi="Aptos"/>
        </w:rPr>
      </w:pPr>
      <w:r w:rsidRPr="00AF6336">
        <w:rPr>
          <w:rFonts w:ascii="Aptos" w:hAnsi="Aptos"/>
          <w:b/>
        </w:rPr>
        <w:t xml:space="preserve">Image Acquisition. </w:t>
      </w:r>
      <w:r w:rsidRPr="00AF6336">
        <w:rPr>
          <w:rFonts w:ascii="Aptos" w:hAnsi="Aptos"/>
        </w:rPr>
        <w:t xml:space="preserve">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w:t>
      </w:r>
      <w:proofErr w:type="spellStart"/>
      <w:r w:rsidRPr="00AF6336">
        <w:rPr>
          <w:rFonts w:ascii="Aptos" w:hAnsi="Aptos"/>
        </w:rPr>
        <w:t>ms</w:t>
      </w:r>
      <w:proofErr w:type="spellEnd"/>
      <w:r w:rsidRPr="00AF6336">
        <w:rPr>
          <w:rFonts w:ascii="Aptos" w:hAnsi="Aptos"/>
        </w:rPr>
        <w:t xml:space="preserve">; TE = 25 </w:t>
      </w:r>
      <w:proofErr w:type="spellStart"/>
      <w:r w:rsidRPr="00AF6336">
        <w:rPr>
          <w:rFonts w:ascii="Aptos" w:hAnsi="Aptos"/>
        </w:rPr>
        <w:t>ms</w:t>
      </w:r>
      <w:proofErr w:type="spellEnd"/>
      <w:r w:rsidRPr="00AF6336">
        <w:rPr>
          <w:rFonts w:ascii="Aptos" w:hAnsi="Aptos"/>
        </w:rPr>
        <w:t>; flip angle of 75 degrees, and a FOV = 1680 x 1680 mm. A 30s audiovisual stimulus buffer (</w:t>
      </w:r>
      <w:r w:rsidR="00CF2D02">
        <w:rPr>
          <w:rFonts w:ascii="Aptos" w:hAnsi="Aptos"/>
        </w:rPr>
        <w:t>a</w:t>
      </w:r>
      <w:r w:rsidRPr="00AF6336">
        <w:rPr>
          <w:rFonts w:ascii="Aptos" w:hAnsi="Aptos"/>
        </w:rPr>
        <w:t xml:space="preserve"> rotating checkered pattern paired with pink noise) preceded the stimulus of each run. Without a stimulus buffer, the global arousal response that video stimuli often elicit may </w:t>
      </w:r>
      <w:r w:rsidR="00CF2D02">
        <w:rPr>
          <w:rFonts w:ascii="Aptos" w:hAnsi="Aptos"/>
        </w:rPr>
        <w:t xml:space="preserve">have </w:t>
      </w:r>
      <w:r w:rsidRPr="00AF6336">
        <w:rPr>
          <w:rFonts w:ascii="Aptos" w:hAnsi="Aptos"/>
        </w:rPr>
        <w:t>occur</w:t>
      </w:r>
      <w:r w:rsidR="00CF2D02">
        <w:rPr>
          <w:rFonts w:ascii="Aptos" w:hAnsi="Aptos"/>
        </w:rPr>
        <w:t>red</w:t>
      </w:r>
      <w:r w:rsidRPr="00AF6336">
        <w:rPr>
          <w:rFonts w:ascii="Aptos" w:hAnsi="Aptos"/>
        </w:rPr>
        <w:t xml:space="preserve"> during our stimulus and </w:t>
      </w:r>
      <w:r w:rsidR="00CF2D02">
        <w:rPr>
          <w:rFonts w:ascii="Aptos" w:hAnsi="Aptos"/>
        </w:rPr>
        <w:t xml:space="preserve">would have </w:t>
      </w:r>
      <w:r w:rsidRPr="00AF6336">
        <w:rPr>
          <w:rFonts w:ascii="Aptos" w:hAnsi="Aptos"/>
        </w:rPr>
        <w:t>result</w:t>
      </w:r>
      <w:r w:rsidR="00CF2D02">
        <w:rPr>
          <w:rFonts w:ascii="Aptos" w:hAnsi="Aptos"/>
        </w:rPr>
        <w:t>ed</w:t>
      </w:r>
      <w:r w:rsidRPr="00AF6336">
        <w:rPr>
          <w:rFonts w:ascii="Aptos" w:hAnsi="Aptos"/>
        </w:rPr>
        <w:t xml:space="preserve"> in having to truncate our neural data </w:t>
      </w:r>
      <w:r w:rsidR="008F518E">
        <w:rPr>
          <w:rFonts w:ascii="Aptos" w:hAnsi="Aptos"/>
        </w:rPr>
        <w:fldChar w:fldCharType="begin"/>
      </w:r>
      <w:r w:rsidR="00E45777">
        <w:rPr>
          <w:rFonts w:ascii="Aptos" w:hAnsi="Aptos"/>
        </w:rPr>
        <w:instrText xml:space="preserve"> ADDIN ZOTERO_ITEM CSL_CITATION {"citationID":"cAYjiEBQ","properties":{"formattedCitation":"(J. Chen et al., 2017)","plainCitation":"(J. Chen et al., 2017)","noteIndex":0},"citationItems":[{"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8F518E">
        <w:rPr>
          <w:rFonts w:ascii="Aptos" w:hAnsi="Aptos"/>
        </w:rPr>
        <w:fldChar w:fldCharType="separate"/>
      </w:r>
      <w:r w:rsidR="008F518E" w:rsidRPr="008F518E">
        <w:rPr>
          <w:rFonts w:ascii="Aptos" w:hAnsi="Aptos"/>
        </w:rPr>
        <w:t>(J. Chen et al., 2017)</w:t>
      </w:r>
      <w:r w:rsidR="008F518E">
        <w:rPr>
          <w:rFonts w:ascii="Aptos" w:hAnsi="Aptos"/>
        </w:rPr>
        <w:fldChar w:fldCharType="end"/>
      </w:r>
      <w:r w:rsidRPr="00AF6336">
        <w:rPr>
          <w:rFonts w:ascii="Aptos" w:hAnsi="Aptos"/>
        </w:rPr>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p>
    <w:p w14:paraId="49B2D072" w14:textId="77777777" w:rsidR="00DE0869" w:rsidRPr="00AF6336" w:rsidRDefault="00000000" w:rsidP="00AF6336">
      <w:pPr>
        <w:spacing w:line="240" w:lineRule="auto"/>
        <w:ind w:firstLine="720"/>
        <w:jc w:val="both"/>
        <w:rPr>
          <w:rFonts w:ascii="Aptos" w:hAnsi="Aptos"/>
        </w:rPr>
      </w:pPr>
      <w:r w:rsidRPr="00AF6336">
        <w:rPr>
          <w:rFonts w:ascii="Aptos" w:hAnsi="Aptos"/>
          <w:b/>
        </w:rPr>
        <w:t xml:space="preserve">Audio delivery. </w:t>
      </w:r>
      <w:r w:rsidRPr="00AF6336">
        <w:rPr>
          <w:rFonts w:ascii="Aptos" w:hAnsi="Aptos"/>
        </w:rPr>
        <w:t xml:space="preserve">Audio for the experimental task was presented through </w:t>
      </w:r>
      <w:proofErr w:type="spellStart"/>
      <w:r w:rsidRPr="00AF6336">
        <w:rPr>
          <w:rFonts w:ascii="Aptos" w:hAnsi="Aptos"/>
        </w:rPr>
        <w:t>OptoAcoustics</w:t>
      </w:r>
      <w:proofErr w:type="spellEnd"/>
      <w:r w:rsidRPr="00AF6336">
        <w:rPr>
          <w:rFonts w:ascii="Aptos" w:hAnsi="Aptos"/>
        </w:rPr>
        <w:t xml:space="preserve"> </w:t>
      </w:r>
      <w:proofErr w:type="spellStart"/>
      <w:r w:rsidRPr="00AF6336">
        <w:rPr>
          <w:rFonts w:ascii="Aptos" w:hAnsi="Aptos"/>
        </w:rPr>
        <w:t>OptoActive</w:t>
      </w:r>
      <w:proofErr w:type="spellEnd"/>
      <w:r w:rsidRPr="00AF6336">
        <w:rPr>
          <w:rFonts w:ascii="Aptos" w:hAnsi="Aptos"/>
        </w:rPr>
        <w:t xml:space="preser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w:t>
      </w:r>
      <w:r w:rsidRPr="00AF6336">
        <w:rPr>
          <w:rFonts w:ascii="Aptos" w:hAnsi="Aptos"/>
        </w:rPr>
        <w:lastRenderedPageBreak/>
        <w:t xml:space="preserve">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t>
      </w:r>
    </w:p>
    <w:p w14:paraId="6BF3876B" w14:textId="4A7D5A1F" w:rsidR="00DE0869" w:rsidRPr="00AF6336" w:rsidRDefault="00000000" w:rsidP="00AF6336">
      <w:pPr>
        <w:spacing w:line="240" w:lineRule="auto"/>
        <w:ind w:firstLine="720"/>
        <w:jc w:val="both"/>
        <w:rPr>
          <w:rFonts w:ascii="Aptos" w:hAnsi="Aptos"/>
        </w:rPr>
      </w:pPr>
      <w:r w:rsidRPr="00AF6336">
        <w:rPr>
          <w:rFonts w:ascii="Aptos" w:hAnsi="Aptos"/>
          <w:b/>
        </w:rPr>
        <w:t xml:space="preserve">fMRI Pre-Processing. </w:t>
      </w:r>
      <w:r w:rsidRPr="00AF6336">
        <w:rPr>
          <w:rFonts w:ascii="Aptos" w:hAnsi="Aptos"/>
        </w:rPr>
        <w:t xml:space="preserve">We first converted all MRI data from DICOM to BIDS-formatted </w:t>
      </w:r>
      <w:proofErr w:type="spellStart"/>
      <w:r w:rsidRPr="00AF6336">
        <w:rPr>
          <w:rFonts w:ascii="Aptos" w:hAnsi="Aptos"/>
        </w:rPr>
        <w:t>NIfTI</w:t>
      </w:r>
      <w:proofErr w:type="spellEnd"/>
      <w:r w:rsidRPr="00AF6336">
        <w:rPr>
          <w:rFonts w:ascii="Aptos" w:hAnsi="Aptos"/>
        </w:rPr>
        <w:t xml:space="preserve"> files using </w:t>
      </w:r>
      <w:proofErr w:type="spellStart"/>
      <w:r w:rsidRPr="00AF6336">
        <w:rPr>
          <w:rFonts w:ascii="Aptos" w:hAnsi="Aptos"/>
        </w:rPr>
        <w:t>heudiconv</w:t>
      </w:r>
      <w:proofErr w:type="spellEnd"/>
      <w:r w:rsidR="00701D6A">
        <w:rPr>
          <w:rFonts w:ascii="Aptos" w:hAnsi="Aptos"/>
        </w:rPr>
        <w:t xml:space="preserve"> [v0.11.3]</w:t>
      </w:r>
      <w:r w:rsidRPr="00AF6336">
        <w:rPr>
          <w:rFonts w:ascii="Aptos" w:hAnsi="Aptos"/>
        </w:rPr>
        <w:t xml:space="preserve"> </w:t>
      </w:r>
      <w:r w:rsidR="00956966">
        <w:rPr>
          <w:rFonts w:ascii="Aptos" w:hAnsi="Aptos"/>
        </w:rPr>
        <w:fldChar w:fldCharType="begin"/>
      </w:r>
      <w:r w:rsidR="00E45777">
        <w:rPr>
          <w:rFonts w:ascii="Aptos" w:hAnsi="Aptos"/>
        </w:rPr>
        <w:instrText xml:space="preserve"> ADDIN ZOTERO_ITEM CSL_CITATION {"citationID":"BTLPnAdB","properties":{"formattedCitation":"(Halchenko et al., 2021)","plainCitation":"(Halchenko et al., 2021)","noteIndex":0},"citationItems":[{"id":18145,"uris":["http://zotero.org/users/6239255/items/M54SWAQ7"],"itemData":{"id":18145,"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00956966">
        <w:rPr>
          <w:rFonts w:ascii="Aptos" w:hAnsi="Aptos"/>
        </w:rPr>
        <w:fldChar w:fldCharType="separate"/>
      </w:r>
      <w:r w:rsidR="00956966" w:rsidRPr="00956966">
        <w:rPr>
          <w:rFonts w:ascii="Aptos" w:hAnsi="Aptos"/>
        </w:rPr>
        <w:t>(Halchenko et al., 2021)</w:t>
      </w:r>
      <w:r w:rsidR="00956966">
        <w:rPr>
          <w:rFonts w:ascii="Aptos" w:hAnsi="Aptos"/>
        </w:rPr>
        <w:fldChar w:fldCharType="end"/>
      </w:r>
      <w:r w:rsidRPr="00AF6336">
        <w:rPr>
          <w:rFonts w:ascii="Aptos" w:hAnsi="Aptos"/>
        </w:rPr>
        <w:t xml:space="preserve">. Neuroimaging data was preprocessed with the standard fMRIPrep </w:t>
      </w:r>
      <w:r w:rsidR="009B1B62">
        <w:rPr>
          <w:rFonts w:ascii="Aptos" w:hAnsi="Aptos"/>
        </w:rPr>
        <w:t>[</w:t>
      </w:r>
      <w:r w:rsidRPr="00AF6336">
        <w:rPr>
          <w:rFonts w:ascii="Aptos" w:hAnsi="Aptos"/>
        </w:rPr>
        <w:t>v20.2.6</w:t>
      </w:r>
      <w:r w:rsidR="009B1B62">
        <w:rPr>
          <w:rFonts w:ascii="Aptos" w:hAnsi="Aptos"/>
        </w:rPr>
        <w:t>]</w:t>
      </w:r>
      <w:r w:rsidRPr="00AF6336">
        <w:rPr>
          <w:rFonts w:ascii="Aptos" w:hAnsi="Aptos"/>
        </w:rPr>
        <w:t xml:space="preserve"> pipeline </w:t>
      </w:r>
      <w:r w:rsidR="004A536E">
        <w:rPr>
          <w:rFonts w:ascii="Aptos" w:hAnsi="Aptos"/>
        </w:rPr>
        <w:fldChar w:fldCharType="begin"/>
      </w:r>
      <w:r w:rsidR="00E45777">
        <w:rPr>
          <w:rFonts w:ascii="Aptos" w:hAnsi="Aptos"/>
        </w:rPr>
        <w:instrText xml:space="preserve"> ADDIN ZOTERO_ITEM CSL_CITATION {"citationID":"SqDYiicV","properties":{"formattedCitation":"(Esteban et al., 2017)","plainCitation":"(Esteban et al., 2017)","noteIndex":0},"citationItems":[{"id":8967,"uris":["http://zotero.org/users/6239255/items/B7XGE9N2"],"itemData":{"id":896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004A536E">
        <w:rPr>
          <w:rFonts w:ascii="Aptos" w:hAnsi="Aptos"/>
        </w:rPr>
        <w:fldChar w:fldCharType="separate"/>
      </w:r>
      <w:r w:rsidR="004A536E" w:rsidRPr="004A536E">
        <w:rPr>
          <w:rFonts w:ascii="Aptos" w:hAnsi="Aptos"/>
        </w:rPr>
        <w:t>(Esteban et al., 2017)</w:t>
      </w:r>
      <w:r w:rsidR="004A536E">
        <w:rPr>
          <w:rFonts w:ascii="Aptos" w:hAnsi="Aptos"/>
        </w:rPr>
        <w:fldChar w:fldCharType="end"/>
      </w:r>
      <w:r w:rsidR="004A536E">
        <w:rPr>
          <w:rFonts w:ascii="Aptos" w:hAnsi="Aptos"/>
        </w:rPr>
        <w:t xml:space="preserve"> </w:t>
      </w:r>
      <w:r w:rsidRPr="00AF6336">
        <w:rPr>
          <w:rFonts w:ascii="Aptos" w:hAnsi="Aptos"/>
        </w:rPr>
        <w:t xml:space="preserve">within a Docker </w:t>
      </w:r>
      <w:r w:rsidR="009B1B62">
        <w:rPr>
          <w:rFonts w:ascii="Aptos" w:hAnsi="Aptos"/>
        </w:rPr>
        <w:t>[</w:t>
      </w:r>
      <w:r w:rsidRPr="00AF6336">
        <w:rPr>
          <w:rFonts w:ascii="Aptos" w:hAnsi="Aptos"/>
        </w:rPr>
        <w:t>v19.03.12</w:t>
      </w:r>
      <w:r w:rsidR="009B1B62">
        <w:rPr>
          <w:rFonts w:ascii="Aptos" w:hAnsi="Aptos"/>
        </w:rPr>
        <w:t>]</w:t>
      </w:r>
      <w:r w:rsidRPr="00AF6336">
        <w:rPr>
          <w:rFonts w:ascii="Aptos" w:hAnsi="Aptos"/>
        </w:rPr>
        <w:t xml:space="preserve"> container to maintain generalizability. Motion outliers were assessed using the FSL Motion Outlier Tool </w:t>
      </w:r>
      <w:r w:rsidR="004A536E">
        <w:rPr>
          <w:rFonts w:ascii="Aptos" w:hAnsi="Aptos"/>
        </w:rPr>
        <w:fldChar w:fldCharType="begin"/>
      </w:r>
      <w:r w:rsidR="00E45777">
        <w:rPr>
          <w:rFonts w:ascii="Aptos" w:hAnsi="Aptos"/>
        </w:rPr>
        <w:instrText xml:space="preserve"> ADDIN ZOTERO_ITEM CSL_CITATION {"citationID":"iV0IqKAn","properties":{"formattedCitation":"(Jenkinson et al., 2012)","plainCitation":"(Jenkinson et al., 2012)","noteIndex":0},"citationItems":[{"id":507,"uris":["http://zotero.org/users/6239255/items/WA4T27RK"],"itemData":{"id":50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4A536E">
        <w:rPr>
          <w:rFonts w:ascii="Aptos" w:hAnsi="Aptos"/>
        </w:rPr>
        <w:fldChar w:fldCharType="separate"/>
      </w:r>
      <w:r w:rsidR="004A536E" w:rsidRPr="004A536E">
        <w:rPr>
          <w:rFonts w:ascii="Aptos" w:hAnsi="Aptos"/>
        </w:rPr>
        <w:t>(Jenkinson et al., 2012)</w:t>
      </w:r>
      <w:r w:rsidR="004A536E">
        <w:rPr>
          <w:rFonts w:ascii="Aptos" w:hAnsi="Aptos"/>
        </w:rPr>
        <w:fldChar w:fldCharType="end"/>
      </w:r>
      <w:r w:rsidRPr="00AF6336">
        <w:rPr>
          <w:rFonts w:ascii="Aptos" w:hAnsi="Aptos"/>
        </w:rPr>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Two runs from a single subject were excluded according to this standard. Head motion was generally ideal, with 99.9% of all analyzed TRs (98.1% including the excluded subject) falling within an acceptable range. </w:t>
      </w:r>
    </w:p>
    <w:p w14:paraId="789F042F" w14:textId="492BFB8A" w:rsidR="00DE0869" w:rsidRPr="00AF6336" w:rsidRDefault="00000000" w:rsidP="00AF6336">
      <w:pPr>
        <w:spacing w:line="240" w:lineRule="auto"/>
        <w:ind w:firstLine="720"/>
        <w:jc w:val="both"/>
        <w:rPr>
          <w:rFonts w:ascii="Aptos" w:hAnsi="Aptos"/>
        </w:rPr>
      </w:pPr>
      <w:r w:rsidRPr="00AF6336">
        <w:rPr>
          <w:rFonts w:ascii="Aptos" w:hAnsi="Aptos"/>
        </w:rPr>
        <w:t xml:space="preserve">For the ISC analysis, additional preprocessing was performed using </w:t>
      </w:r>
      <w:proofErr w:type="spellStart"/>
      <w:r w:rsidRPr="00AF6336">
        <w:rPr>
          <w:rFonts w:ascii="Aptos" w:hAnsi="Aptos"/>
        </w:rPr>
        <w:t>nltools</w:t>
      </w:r>
      <w:proofErr w:type="spellEnd"/>
      <w:r w:rsidR="00701D6A">
        <w:rPr>
          <w:rFonts w:ascii="Aptos" w:hAnsi="Aptos"/>
        </w:rPr>
        <w:t xml:space="preserve"> [v0.4.7]</w:t>
      </w:r>
      <w:r w:rsidRPr="00AF6336">
        <w:rPr>
          <w:rFonts w:ascii="Aptos" w:hAnsi="Aptos"/>
        </w:rPr>
        <w:t xml:space="preserve"> </w:t>
      </w:r>
      <w:r w:rsidR="004A536E">
        <w:rPr>
          <w:rFonts w:ascii="Aptos" w:hAnsi="Aptos"/>
        </w:rPr>
        <w:fldChar w:fldCharType="begin"/>
      </w:r>
      <w:r w:rsidR="00E45777">
        <w:rPr>
          <w:rFonts w:ascii="Aptos" w:hAnsi="Aptos"/>
        </w:rPr>
        <w:instrText xml:space="preserve"> ADDIN ZOTERO_ITEM CSL_CITATION {"citationID":"vgE0kQdw","properties":{"formattedCitation":"(Chang et al., 2018)","plainCitation":"(Chang et al., 2018)","noteIndex":0},"citationItems":[{"id":8966,"uris":["http://zotero.org/users/6239255/items/PT3M3WD5"],"itemData":{"id":896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004A536E">
        <w:rPr>
          <w:rFonts w:ascii="Aptos" w:hAnsi="Aptos"/>
        </w:rPr>
        <w:fldChar w:fldCharType="separate"/>
      </w:r>
      <w:r w:rsidR="004A536E" w:rsidRPr="004A536E">
        <w:rPr>
          <w:rFonts w:ascii="Aptos" w:hAnsi="Aptos"/>
        </w:rPr>
        <w:t>(Chang et al., 2018)</w:t>
      </w:r>
      <w:r w:rsidR="004A536E">
        <w:rPr>
          <w:rFonts w:ascii="Aptos" w:hAnsi="Aptos"/>
        </w:rPr>
        <w:fldChar w:fldCharType="end"/>
      </w:r>
      <w:r w:rsidRPr="00AF6336">
        <w:rPr>
          <w:rFonts w:ascii="Aptos" w:hAnsi="Aptos"/>
        </w:rPr>
        <w:t xml:space="preserve">. Data were smoothed using a 6mm gaussian kernel and </w:t>
      </w:r>
      <w:proofErr w:type="spellStart"/>
      <w:r w:rsidRPr="00AF6336">
        <w:rPr>
          <w:rFonts w:ascii="Aptos" w:hAnsi="Aptos"/>
        </w:rPr>
        <w:t>despiked</w:t>
      </w:r>
      <w:proofErr w:type="spellEnd"/>
      <w:r w:rsidRPr="00AF6336">
        <w:rPr>
          <w:rFonts w:ascii="Aptos" w:hAnsi="Aptos"/>
        </w:rPr>
        <w:t xml:space="preserve"> using </w:t>
      </w:r>
      <w:proofErr w:type="spellStart"/>
      <w:r w:rsidRPr="00AF6336">
        <w:rPr>
          <w:rFonts w:ascii="Aptos" w:hAnsi="Aptos"/>
        </w:rPr>
        <w:t>nltools</w:t>
      </w:r>
      <w:proofErr w:type="spellEnd"/>
      <w:r w:rsidRPr="00AF6336">
        <w:rPr>
          <w:rFonts w:ascii="Aptos" w:hAnsi="Aptos"/>
        </w:rPr>
        <w:t xml:space="preserve"> </w:t>
      </w:r>
      <w:proofErr w:type="spellStart"/>
      <w:r w:rsidRPr="00AF6336">
        <w:rPr>
          <w:rFonts w:ascii="Aptos" w:hAnsi="Aptos"/>
        </w:rPr>
        <w:t>find_spikes</w:t>
      </w:r>
      <w:proofErr w:type="spellEnd"/>
      <w:r w:rsidRPr="00AF6336">
        <w:rPr>
          <w:rFonts w:ascii="Aptos" w:hAnsi="Aptos"/>
        </w:rPr>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004A536E">
        <w:rPr>
          <w:rFonts w:ascii="Aptos" w:hAnsi="Aptos"/>
        </w:rPr>
        <w:fldChar w:fldCharType="begin"/>
      </w:r>
      <w:r w:rsidR="00E45777">
        <w:rPr>
          <w:rFonts w:ascii="Aptos" w:hAnsi="Aptos"/>
        </w:rPr>
        <w:instrText xml:space="preserve"> ADDIN ZOTERO_ITEM CSL_CITATION {"citationID":"TuYRdtBT","properties":{"formattedCitation":"(Schaefer et al., 2018)","plainCitation":"(Schaefer et al., 2018)","noteIndex":0},"citationItems":[{"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4A536E">
        <w:rPr>
          <w:rFonts w:ascii="Aptos" w:hAnsi="Aptos"/>
        </w:rPr>
        <w:fldChar w:fldCharType="separate"/>
      </w:r>
      <w:r w:rsidR="004A536E" w:rsidRPr="004A536E">
        <w:rPr>
          <w:rFonts w:ascii="Aptos" w:hAnsi="Aptos"/>
        </w:rPr>
        <w:t>(Schaefer et al., 2018)</w:t>
      </w:r>
      <w:r w:rsidR="004A536E">
        <w:rPr>
          <w:rFonts w:ascii="Aptos" w:hAnsi="Aptos"/>
        </w:rPr>
        <w:fldChar w:fldCharType="end"/>
      </w:r>
      <w:r w:rsidRPr="00AF6336">
        <w:rPr>
          <w:rFonts w:ascii="Aptos" w:hAnsi="Aptos"/>
        </w:rPr>
        <w:t xml:space="preserve">. While the Schaefer-Kong Atlas is available in resolutions as low as 100 parcels and as high as 1000 parcels, 400 parcels is widely used as a standard due to previous work suggesting that the human cortex can be divided into 300 to 400 unique functional regions </w:t>
      </w:r>
      <w:r w:rsidR="004A536E">
        <w:rPr>
          <w:rFonts w:ascii="Aptos" w:hAnsi="Aptos"/>
        </w:rPr>
        <w:fldChar w:fldCharType="begin"/>
      </w:r>
      <w:r w:rsidR="00E45777">
        <w:rPr>
          <w:rFonts w:ascii="Aptos" w:hAnsi="Aptos"/>
        </w:rPr>
        <w:instrText xml:space="preserve"> ADDIN ZOTERO_ITEM CSL_CITATION {"citationID":"WzDJL7Iq","properties":{"formattedCitation":"(Van Essen et al., 2012)","plainCitation":"(Van Essen et al., 2012)","noteIndex":0},"citationItems":[{"id":18114,"uris":["http://zotero.org/users/6239255/items/T77LRRYR"],"itemData":{"id":18114,"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004A536E">
        <w:rPr>
          <w:rFonts w:ascii="Aptos" w:hAnsi="Aptos"/>
        </w:rPr>
        <w:fldChar w:fldCharType="separate"/>
      </w:r>
      <w:r w:rsidR="004A536E" w:rsidRPr="004A536E">
        <w:rPr>
          <w:rFonts w:ascii="Aptos" w:hAnsi="Aptos"/>
        </w:rPr>
        <w:t>(Van Essen et al., 2012)</w:t>
      </w:r>
      <w:r w:rsidR="004A536E">
        <w:rPr>
          <w:rFonts w:ascii="Aptos" w:hAnsi="Aptos"/>
        </w:rPr>
        <w:fldChar w:fldCharType="end"/>
      </w:r>
      <w:r w:rsidRPr="00AF6336">
        <w:rPr>
          <w:rFonts w:ascii="Aptos" w:hAnsi="Aptos"/>
        </w:rPr>
        <w:t xml:space="preserve">. It should be noted that MVPA analyses like ISC, which are sensitive to the voxel-level patterns that spatial smoothing could distort, are robust to the standard gaussian kernel size that fMRIPrep applies during spatial smoothing </w:t>
      </w:r>
      <w:r w:rsidR="00956966">
        <w:rPr>
          <w:rFonts w:ascii="Aptos" w:hAnsi="Aptos"/>
        </w:rPr>
        <w:fldChar w:fldCharType="begin"/>
      </w:r>
      <w:r w:rsidR="00E45777">
        <w:rPr>
          <w:rFonts w:ascii="Aptos" w:hAnsi="Aptos"/>
        </w:rPr>
        <w:instrText xml:space="preserve"> ADDIN ZOTERO_ITEM CSL_CITATION {"citationID":"hwf4NXDO","properties":{"formattedCitation":"(Hendriks et al., 2017)","plainCitation":"(Hendriks et al., 2017)","noteIndex":0},"citationItems":[{"id":9076,"uris":["http://zotero.org/users/6239255/items/B58UM36G"],"itemData":{"id":9076,"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00956966">
        <w:rPr>
          <w:rFonts w:ascii="Aptos" w:hAnsi="Aptos"/>
        </w:rPr>
        <w:fldChar w:fldCharType="separate"/>
      </w:r>
      <w:r w:rsidR="00956966" w:rsidRPr="00956966">
        <w:rPr>
          <w:rFonts w:ascii="Aptos" w:hAnsi="Aptos"/>
        </w:rPr>
        <w:t>(Hendriks et al., 2017)</w:t>
      </w:r>
      <w:r w:rsidR="00956966">
        <w:rPr>
          <w:rFonts w:ascii="Aptos" w:hAnsi="Aptos"/>
        </w:rPr>
        <w:fldChar w:fldCharType="end"/>
      </w:r>
      <w:r w:rsidRPr="00AF6336">
        <w:rPr>
          <w:rFonts w:ascii="Aptos" w:hAnsi="Aptos"/>
        </w:rPr>
        <w:t xml:space="preserve">. </w:t>
      </w:r>
    </w:p>
    <w:p w14:paraId="0968AB9D" w14:textId="77777777" w:rsidR="00CF2D02" w:rsidRDefault="00000000" w:rsidP="00AF6336">
      <w:pPr>
        <w:spacing w:line="240" w:lineRule="auto"/>
        <w:ind w:firstLine="720"/>
        <w:jc w:val="both"/>
        <w:rPr>
          <w:rFonts w:ascii="Aptos" w:hAnsi="Aptos"/>
        </w:rPr>
      </w:pPr>
      <w:r w:rsidRPr="00AF6336">
        <w:rPr>
          <w:rFonts w:ascii="Aptos" w:hAnsi="Aptos"/>
          <w:b/>
        </w:rPr>
        <w:t xml:space="preserve">Univariate Analysis. </w:t>
      </w:r>
      <w:r w:rsidRPr="00AF6336">
        <w:rPr>
          <w:rFonts w:ascii="Aptos" w:hAnsi="Aptos"/>
        </w:rPr>
        <w:t xml:space="preserve">FSL's </w:t>
      </w:r>
      <w:r w:rsidR="009B1B62">
        <w:rPr>
          <w:rFonts w:ascii="Aptos" w:hAnsi="Aptos"/>
        </w:rPr>
        <w:t>[</w:t>
      </w:r>
      <w:r w:rsidRPr="00AF6336">
        <w:rPr>
          <w:rFonts w:ascii="Aptos" w:hAnsi="Aptos"/>
        </w:rPr>
        <w:t>v6.0.5.1</w:t>
      </w:r>
      <w:r w:rsidR="009B1B62">
        <w:rPr>
          <w:rFonts w:ascii="Aptos" w:hAnsi="Aptos"/>
        </w:rPr>
        <w:t>]</w:t>
      </w:r>
      <w:r w:rsidRPr="00AF6336">
        <w:rPr>
          <w:rFonts w:ascii="Aptos" w:hAnsi="Aptos"/>
        </w:rPr>
        <w:t xml:space="preserve"> FEAT </w:t>
      </w:r>
      <w:r w:rsidR="009B1B62">
        <w:rPr>
          <w:rFonts w:ascii="Aptos" w:hAnsi="Aptos"/>
        </w:rPr>
        <w:t>[</w:t>
      </w:r>
      <w:r w:rsidRPr="00AF6336">
        <w:rPr>
          <w:rFonts w:ascii="Aptos" w:hAnsi="Aptos"/>
        </w:rPr>
        <w:t>v6.0.0</w:t>
      </w:r>
      <w:r w:rsidR="009B1B62">
        <w:rPr>
          <w:rFonts w:ascii="Aptos" w:hAnsi="Aptos"/>
        </w:rPr>
        <w:t>]</w:t>
      </w:r>
      <w:r w:rsidRPr="00AF6336">
        <w:rPr>
          <w:rFonts w:ascii="Aptos" w:hAnsi="Aptos"/>
        </w:rPr>
        <w:t xml:space="preserve"> </w:t>
      </w:r>
      <w:r w:rsidR="005D3927">
        <w:rPr>
          <w:rFonts w:ascii="Aptos" w:hAnsi="Aptos"/>
        </w:rPr>
        <w:fldChar w:fldCharType="begin"/>
      </w:r>
      <w:r w:rsidR="00E45777">
        <w:rPr>
          <w:rFonts w:ascii="Aptos" w:hAnsi="Aptos"/>
        </w:rPr>
        <w:instrText xml:space="preserve"> ADDIN ZOTERO_ITEM CSL_CITATION {"citationID":"DmgiqaKt","properties":{"formattedCitation":"(Jenkinson et al., 2012)","plainCitation":"(Jenkinson et al., 2012)","noteIndex":0},"citationItems":[{"id":507,"uris":["http://zotero.org/users/6239255/items/WA4T27RK"],"itemData":{"id":50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5D3927">
        <w:rPr>
          <w:rFonts w:ascii="Aptos" w:hAnsi="Aptos"/>
        </w:rPr>
        <w:fldChar w:fldCharType="separate"/>
      </w:r>
      <w:r w:rsidR="005D3927" w:rsidRPr="005D3927">
        <w:rPr>
          <w:rFonts w:ascii="Aptos" w:hAnsi="Aptos"/>
        </w:rPr>
        <w:t>(Jenkinson et al., 2012)</w:t>
      </w:r>
      <w:r w:rsidR="005D3927">
        <w:rPr>
          <w:rFonts w:ascii="Aptos" w:hAnsi="Aptos"/>
        </w:rPr>
        <w:fldChar w:fldCharType="end"/>
      </w:r>
      <w:r w:rsidR="005D3927">
        <w:rPr>
          <w:rFonts w:ascii="Aptos" w:hAnsi="Aptos"/>
        </w:rPr>
        <w:t xml:space="preserve"> </w:t>
      </w:r>
      <w:r w:rsidRPr="00AF6336">
        <w:rPr>
          <w:rFonts w:ascii="Aptos" w:hAnsi="Aptos"/>
        </w:rPr>
        <w:t>was used to perform a univariate parametric modulation analysis</w:t>
      </w:r>
      <w:r w:rsidR="0034534F">
        <w:rPr>
          <w:rFonts w:ascii="Aptos" w:hAnsi="Aptos"/>
        </w:rPr>
        <w:t xml:space="preserve"> </w:t>
      </w:r>
      <w:r w:rsidRPr="00AF6336">
        <w:rPr>
          <w:rFonts w:ascii="Aptos" w:hAnsi="Aptos"/>
        </w:rPr>
        <w:t>and contrast between conditions</w:t>
      </w:r>
      <w:r w:rsidR="00CF2D02">
        <w:rPr>
          <w:rFonts w:ascii="Aptos" w:hAnsi="Aptos"/>
        </w:rPr>
        <w:t xml:space="preserve"> (rating vs. non-rating)</w:t>
      </w:r>
      <w:r w:rsidRPr="00AF6336">
        <w:rPr>
          <w:rFonts w:ascii="Aptos" w:hAnsi="Aptos"/>
        </w:rPr>
        <w:t>. For rated runs, three</w:t>
      </w:r>
      <w:r w:rsidR="00CF2D02">
        <w:rPr>
          <w:rFonts w:ascii="Aptos" w:hAnsi="Aptos"/>
        </w:rPr>
        <w:t xml:space="preserve"> (3)</w:t>
      </w:r>
      <w:r w:rsidRPr="00AF6336">
        <w:rPr>
          <w:rFonts w:ascii="Aptos" w:hAnsi="Aptos"/>
        </w:rPr>
        <w:t xml:space="preserve"> three-column event files were constructed. The first</w:t>
      </w:r>
      <w:r w:rsidR="00CF2D02">
        <w:rPr>
          <w:rFonts w:ascii="Aptos" w:hAnsi="Aptos"/>
        </w:rPr>
        <w:t xml:space="preserve"> event file</w:t>
      </w:r>
      <w:r w:rsidRPr="00AF6336">
        <w:rPr>
          <w:rFonts w:ascii="Aptos" w:hAnsi="Aptos"/>
        </w:rPr>
        <w:t xml:space="preserv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1E071789" w14:textId="77777777" w:rsidR="00CF2D02" w:rsidRDefault="00000000" w:rsidP="00AF6336">
      <w:pPr>
        <w:spacing w:line="240" w:lineRule="auto"/>
        <w:ind w:firstLine="720"/>
        <w:jc w:val="both"/>
        <w:rPr>
          <w:rFonts w:ascii="Aptos" w:hAnsi="Aptos"/>
        </w:rPr>
      </w:pPr>
      <w:r w:rsidRPr="00AF6336">
        <w:rPr>
          <w:rFonts w:ascii="Aptos" w:hAnsi="Aptos"/>
        </w:rPr>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w:t>
      </w:r>
      <w:proofErr w:type="gramStart"/>
      <w:r w:rsidRPr="00AF6336">
        <w:rPr>
          <w:rFonts w:ascii="Aptos" w:hAnsi="Aptos"/>
        </w:rPr>
        <w:t>making a decision</w:t>
      </w:r>
      <w:proofErr w:type="gramEnd"/>
      <w:r w:rsidRPr="00AF6336">
        <w:rPr>
          <w:rFonts w:ascii="Aptos" w:hAnsi="Aptos"/>
        </w:rPr>
        <w:t xml:space="preserve"> (i.e., pressing a button) rather than subjects’ subjective certainty levels or what a button press represents. By focusing exclusively on the number of button presses, we aimed to capture the cognitive and motor processes involved in rating itself. </w:t>
      </w:r>
    </w:p>
    <w:p w14:paraId="07708A12" w14:textId="345DC0EB" w:rsidR="00DE0869" w:rsidRPr="00AF6336" w:rsidRDefault="00000000" w:rsidP="00AF6336">
      <w:pPr>
        <w:spacing w:line="240" w:lineRule="auto"/>
        <w:ind w:firstLine="720"/>
        <w:jc w:val="both"/>
        <w:rPr>
          <w:rFonts w:ascii="Aptos" w:hAnsi="Aptos"/>
        </w:rPr>
      </w:pPr>
      <w:r w:rsidRPr="00AF6336">
        <w:rPr>
          <w:rFonts w:ascii="Aptos" w:hAnsi="Aptos"/>
        </w:rPr>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fMRIPrep and analyzed in FSL </w:t>
      </w:r>
      <w:r w:rsidR="00CE37A4">
        <w:fldChar w:fldCharType="begin"/>
      </w:r>
      <w:r w:rsidR="00127A38">
        <w:instrText xml:space="preserve"> ADDIN ZOTERO_ITEM CSL_CITATION {"citationID":"kZra6KpM","properties":{"formattedCitation":"(Mumford, 2017)","plainCitation":"(Mumford, 2017)","noteIndex":0},"citationItems":[{"id":"6WYoCf9j/MmJ1XeDe","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00CE37A4">
        <w:fldChar w:fldCharType="separate"/>
      </w:r>
      <w:r w:rsidR="005D0E03" w:rsidRPr="005D0E03">
        <w:t>(Mumford, 2017)</w:t>
      </w:r>
      <w:r w:rsidR="00CE37A4">
        <w:fldChar w:fldCharType="end"/>
      </w:r>
      <w:r w:rsidRPr="00AF6336">
        <w:rPr>
          <w:rFonts w:ascii="Aptos" w:hAnsi="Aptos"/>
        </w:rPr>
        <w:t>.</w:t>
      </w:r>
    </w:p>
    <w:p w14:paraId="036D85EC" w14:textId="7A78A3B6" w:rsidR="00DE0869" w:rsidRPr="00AF6336" w:rsidRDefault="00000000" w:rsidP="00AF6336">
      <w:pPr>
        <w:spacing w:line="240" w:lineRule="auto"/>
        <w:ind w:firstLine="720"/>
        <w:jc w:val="both"/>
        <w:rPr>
          <w:rFonts w:ascii="Aptos" w:hAnsi="Aptos"/>
        </w:rPr>
      </w:pPr>
      <w:r w:rsidRPr="00AF6336">
        <w:rPr>
          <w:rFonts w:ascii="Aptos" w:hAnsi="Aptos"/>
        </w:rPr>
        <w:t xml:space="preserve">A subset of the standard fMRIPrep confound output was used as nuisance regressors and included three-dimensional head motion translations, rotations, and their first derivatives, framewise displacement and censored head motion outlier timepoints. Additional confounds </w:t>
      </w:r>
      <w:r w:rsidRPr="00AF6336">
        <w:rPr>
          <w:rFonts w:ascii="Aptos" w:hAnsi="Aptos"/>
        </w:rPr>
        <w:lastRenderedPageBreak/>
        <w:t>included cosine calculations to adjust for scanner drift</w:t>
      </w:r>
      <w:r w:rsidR="007772F8">
        <w:rPr>
          <w:rFonts w:ascii="Aptos" w:hAnsi="Aptos"/>
        </w:rPr>
        <w:t xml:space="preserve"> </w:t>
      </w:r>
      <w:r w:rsidR="00856F17">
        <w:rPr>
          <w:rFonts w:ascii="Aptos" w:hAnsi="Aptos"/>
        </w:rPr>
        <w:fldChar w:fldCharType="begin"/>
      </w:r>
      <w:r w:rsidR="00E45777">
        <w:rPr>
          <w:rFonts w:ascii="Aptos" w:hAnsi="Aptos"/>
        </w:rPr>
        <w:instrText xml:space="preserve"> ADDIN ZOTERO_ITEM CSL_CITATION {"citationID":"9NvCSEb5","properties":{"formattedCitation":"(Friston et al., 1995)","plainCitation":"(Friston et al., 1995)","noteIndex":0},"citationItems":[{"id":18139,"uris":["http://zotero.org/users/6239255/items/2X2E4YSS"],"itemData":{"id":18139,"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00856F17">
        <w:rPr>
          <w:rFonts w:ascii="Aptos" w:hAnsi="Aptos"/>
        </w:rPr>
        <w:fldChar w:fldCharType="separate"/>
      </w:r>
      <w:r w:rsidR="00856F17" w:rsidRPr="00856F17">
        <w:rPr>
          <w:rFonts w:ascii="Aptos" w:hAnsi="Aptos"/>
        </w:rPr>
        <w:t>(Friston et al., 1995)</w:t>
      </w:r>
      <w:r w:rsidR="00856F17">
        <w:rPr>
          <w:rFonts w:ascii="Aptos" w:hAnsi="Aptos"/>
        </w:rPr>
        <w:fldChar w:fldCharType="end"/>
      </w:r>
      <w:r w:rsidRPr="00AF6336">
        <w:rPr>
          <w:rFonts w:ascii="Aptos" w:hAnsi="Aptos"/>
        </w:rPr>
        <w:t xml:space="preserve"> - an especially important adjustment for long duration stimuli </w:t>
      </w:r>
      <w:r w:rsidR="00FE4EBF">
        <w:rPr>
          <w:rFonts w:ascii="Aptos" w:hAnsi="Aptos"/>
        </w:rPr>
        <w:fldChar w:fldCharType="begin"/>
      </w:r>
      <w:r w:rsidR="00E45777">
        <w:rPr>
          <w:rFonts w:ascii="Aptos" w:hAnsi="Aptos"/>
        </w:rPr>
        <w:instrText xml:space="preserve"> ADDIN ZOTERO_ITEM CSL_CITATION {"citationID":"4d3fKu2T","properties":{"formattedCitation":"(Power et al., 2014)","plainCitation":"(Power et al., 2014)","noteIndex":0},"citationItems":[{"id":18137,"uris":["http://zotero.org/users/6239255/items/IUCGI8ES"],"itemData":{"id":18137,"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00FE4EBF">
        <w:rPr>
          <w:rFonts w:ascii="Aptos" w:hAnsi="Aptos"/>
        </w:rPr>
        <w:fldChar w:fldCharType="separate"/>
      </w:r>
      <w:r w:rsidR="00FE4EBF" w:rsidRPr="00FE4EBF">
        <w:rPr>
          <w:rFonts w:ascii="Aptos" w:hAnsi="Aptos"/>
        </w:rPr>
        <w:t>(Power et al., 2014)</w:t>
      </w:r>
      <w:r w:rsidR="00FE4EBF">
        <w:rPr>
          <w:rFonts w:ascii="Aptos" w:hAnsi="Aptos"/>
        </w:rPr>
        <w:fldChar w:fldCharType="end"/>
      </w:r>
      <w:r w:rsidRPr="00AF6336">
        <w:rPr>
          <w:rFonts w:ascii="Aptos" w:hAnsi="Aptos"/>
        </w:rPr>
        <w:t xml:space="preserve"> - as well as the first five temporal and anatomical components identified by fMRIPrep,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w:t>
      </w:r>
      <w:proofErr w:type="spellStart"/>
      <w:r w:rsidRPr="00AF6336">
        <w:rPr>
          <w:rFonts w:ascii="Aptos" w:hAnsi="Aptos"/>
        </w:rPr>
        <w:t>imread</w:t>
      </w:r>
      <w:proofErr w:type="spellEnd"/>
      <w:r w:rsidRPr="00AF6336">
        <w:rPr>
          <w:rFonts w:ascii="Aptos" w:hAnsi="Aptos"/>
        </w:rPr>
        <w:t xml:space="preserve"> function from the </w:t>
      </w:r>
      <w:r w:rsidR="00FE4EBF">
        <w:rPr>
          <w:rFonts w:ascii="Aptos" w:hAnsi="Aptos"/>
        </w:rPr>
        <w:t>OpenCV</w:t>
      </w:r>
      <w:r w:rsidR="009B1B62">
        <w:rPr>
          <w:rFonts w:ascii="Aptos" w:hAnsi="Aptos"/>
        </w:rPr>
        <w:t xml:space="preserve"> [v4.10.0.82] </w:t>
      </w:r>
      <w:r w:rsidR="00DF18B4">
        <w:rPr>
          <w:rFonts w:ascii="Aptos" w:hAnsi="Aptos"/>
        </w:rPr>
        <w:fldChar w:fldCharType="begin"/>
      </w:r>
      <w:r w:rsidR="00E45777">
        <w:rPr>
          <w:rFonts w:ascii="Aptos" w:hAnsi="Aptos"/>
        </w:rPr>
        <w:instrText xml:space="preserve"> ADDIN ZOTERO_ITEM CSL_CITATION {"citationID":"YXCJp5QM","properties":{"formattedCitation":"(Bradski, 2000)","plainCitation":"(Bradski, 2000)","noteIndex":0},"citationItems":[{"id":18136,"uris":["http://zotero.org/users/6239255/items/XS9367EL"],"itemData":{"id":18136,"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00DF18B4">
        <w:rPr>
          <w:rFonts w:ascii="Aptos" w:hAnsi="Aptos"/>
        </w:rPr>
        <w:fldChar w:fldCharType="separate"/>
      </w:r>
      <w:r w:rsidR="00DF18B4" w:rsidRPr="00DF18B4">
        <w:rPr>
          <w:rFonts w:ascii="Aptos" w:hAnsi="Aptos"/>
        </w:rPr>
        <w:t>(Bradski, 2000)</w:t>
      </w:r>
      <w:r w:rsidR="00DF18B4">
        <w:rPr>
          <w:rFonts w:ascii="Aptos" w:hAnsi="Aptos"/>
        </w:rPr>
        <w:fldChar w:fldCharType="end"/>
      </w:r>
      <w:r w:rsidRPr="00AF6336">
        <w:rPr>
          <w:rFonts w:ascii="Aptos" w:hAnsi="Aptos"/>
        </w:rPr>
        <w:t xml:space="preserve"> python library</w:t>
      </w:r>
      <w:r w:rsidR="009B1B62">
        <w:rPr>
          <w:rFonts w:ascii="Aptos" w:hAnsi="Aptos"/>
        </w:rPr>
        <w:t xml:space="preserve"> </w:t>
      </w:r>
      <w:r w:rsidRPr="00AF6336">
        <w:rPr>
          <w:rFonts w:ascii="Aptos" w:hAnsi="Aptos"/>
        </w:rPr>
        <w:t xml:space="preserve">and averaged within each TR. The average volume in decibels within each TR was calculated using the </w:t>
      </w:r>
      <w:proofErr w:type="spellStart"/>
      <w:r w:rsidRPr="00AF6336">
        <w:rPr>
          <w:rFonts w:ascii="Aptos" w:hAnsi="Aptos"/>
        </w:rPr>
        <w:t>librosa</w:t>
      </w:r>
      <w:proofErr w:type="spellEnd"/>
      <w:r w:rsidRPr="00AF6336">
        <w:rPr>
          <w:rFonts w:ascii="Aptos" w:hAnsi="Aptos"/>
        </w:rPr>
        <w:t xml:space="preserve"> </w:t>
      </w:r>
      <w:r w:rsidR="009B1B62">
        <w:rPr>
          <w:rFonts w:ascii="Aptos" w:hAnsi="Aptos"/>
        </w:rPr>
        <w:t xml:space="preserve">[v0.10.2] </w:t>
      </w:r>
      <w:r w:rsidR="00DF18B4">
        <w:rPr>
          <w:rFonts w:ascii="Aptos" w:hAnsi="Aptos"/>
        </w:rPr>
        <w:fldChar w:fldCharType="begin"/>
      </w:r>
      <w:r w:rsidR="00E45777">
        <w:rPr>
          <w:rFonts w:ascii="Aptos" w:hAnsi="Aptos"/>
        </w:rPr>
        <w:instrText xml:space="preserve"> ADDIN ZOTERO_ITEM CSL_CITATION {"citationID":"IULtgncO","properties":{"formattedCitation":"(McFee et al., 2015)","plainCitation":"(McFee et al., 2015)","noteIndex":0},"citationItems":[{"id":18134,"uris":["http://zotero.org/users/6239255/items/72JGTU6M"],"itemData":{"id":18134,"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00DF18B4">
        <w:rPr>
          <w:rFonts w:ascii="Aptos" w:hAnsi="Aptos"/>
        </w:rPr>
        <w:fldChar w:fldCharType="separate"/>
      </w:r>
      <w:r w:rsidR="00DF18B4" w:rsidRPr="00DF18B4">
        <w:rPr>
          <w:rFonts w:ascii="Aptos" w:hAnsi="Aptos"/>
        </w:rPr>
        <w:t>(McFee et al., 2015)</w:t>
      </w:r>
      <w:r w:rsidR="00DF18B4">
        <w:rPr>
          <w:rFonts w:ascii="Aptos" w:hAnsi="Aptos"/>
        </w:rPr>
        <w:fldChar w:fldCharType="end"/>
      </w:r>
      <w:r w:rsidRPr="00AF6336">
        <w:rPr>
          <w:rFonts w:ascii="Aptos" w:hAnsi="Aptos"/>
        </w:rPr>
        <w:t xml:space="preserve"> </w:t>
      </w:r>
      <w:r w:rsidR="00CF2D02">
        <w:rPr>
          <w:rFonts w:ascii="Aptos" w:hAnsi="Aptos"/>
        </w:rPr>
        <w:t>P</w:t>
      </w:r>
      <w:r w:rsidRPr="00AF6336">
        <w:rPr>
          <w:rFonts w:ascii="Aptos" w:hAnsi="Aptos"/>
        </w:rPr>
        <w:t xml:space="preserve">ython library. The presence of speech and faces were manually coded moment-to-moment by a trained human annotator and confirmed by researcher review. Additional confirmation regarding the presence of faces or speech within each TR was achieved using Whisper </w:t>
      </w:r>
      <w:r w:rsidR="009B1B62">
        <w:rPr>
          <w:rFonts w:ascii="Aptos" w:hAnsi="Aptos"/>
        </w:rPr>
        <w:t>[</w:t>
      </w:r>
      <w:r w:rsidR="003940FC">
        <w:rPr>
          <w:rFonts w:ascii="Aptos" w:hAnsi="Aptos"/>
        </w:rPr>
        <w:t>v1.1.10</w:t>
      </w:r>
      <w:r w:rsidR="009B1B62">
        <w:rPr>
          <w:rFonts w:ascii="Aptos" w:hAnsi="Aptos"/>
        </w:rPr>
        <w:t>]</w:t>
      </w:r>
      <w:r w:rsidR="003940FC">
        <w:rPr>
          <w:rFonts w:ascii="Aptos" w:hAnsi="Aptos"/>
        </w:rPr>
        <w:t xml:space="preserve"> </w:t>
      </w:r>
      <w:r w:rsidR="00DF18B4">
        <w:rPr>
          <w:rFonts w:ascii="Aptos" w:hAnsi="Aptos"/>
        </w:rPr>
        <w:fldChar w:fldCharType="begin"/>
      </w:r>
      <w:r w:rsidR="00E45777">
        <w:rPr>
          <w:rFonts w:ascii="Aptos" w:hAnsi="Aptos"/>
        </w:rPr>
        <w:instrText xml:space="preserve"> ADDIN ZOTERO_ITEM CSL_CITATION {"citationID":"sKT8NXHt","properties":{"formattedCitation":"(OpenAI, 2023)","plainCitation":"(OpenAI, 2023)","noteIndex":0},"citationItems":[{"id":18135,"uris":["http://zotero.org/users/6239255/items/XMPTFXLL"],"itemData":{"id":18135,"type":"software","title":"Whisper","URL":"https://github.com/openai/whisper","author":[{"literal":"OpenAI"}],"issued":{"date-parts":[["2023"]]}}}],"schema":"https://github.com/citation-style-language/schema/raw/master/csl-citation.json"} </w:instrText>
      </w:r>
      <w:r w:rsidR="00DF18B4">
        <w:rPr>
          <w:rFonts w:ascii="Aptos" w:hAnsi="Aptos"/>
        </w:rPr>
        <w:fldChar w:fldCharType="separate"/>
      </w:r>
      <w:r w:rsidR="00DF18B4" w:rsidRPr="00DF18B4">
        <w:rPr>
          <w:rFonts w:ascii="Aptos" w:hAnsi="Aptos"/>
        </w:rPr>
        <w:t>(OpenAI, 2023)</w:t>
      </w:r>
      <w:r w:rsidR="00DF18B4">
        <w:rPr>
          <w:rFonts w:ascii="Aptos" w:hAnsi="Aptos"/>
        </w:rPr>
        <w:fldChar w:fldCharType="end"/>
      </w:r>
      <w:r w:rsidR="00DF18B4">
        <w:rPr>
          <w:rFonts w:ascii="Aptos" w:hAnsi="Aptos"/>
        </w:rPr>
        <w:t xml:space="preserve"> </w:t>
      </w:r>
      <w:r w:rsidRPr="00AF6336">
        <w:rPr>
          <w:rFonts w:ascii="Aptos" w:hAnsi="Aptos"/>
        </w:rPr>
        <w:t xml:space="preserve">and the </w:t>
      </w:r>
      <w:proofErr w:type="spellStart"/>
      <w:r w:rsidRPr="00AF6336">
        <w:rPr>
          <w:rFonts w:ascii="Aptos" w:hAnsi="Aptos"/>
        </w:rPr>
        <w:t>face_recognition</w:t>
      </w:r>
      <w:proofErr w:type="spellEnd"/>
      <w:r w:rsidR="009B1B62">
        <w:rPr>
          <w:rFonts w:ascii="Aptos" w:hAnsi="Aptos"/>
        </w:rPr>
        <w:t xml:space="preserve"> [v1.3.0]</w:t>
      </w:r>
      <w:r w:rsidRPr="00AF6336">
        <w:rPr>
          <w:rFonts w:ascii="Aptos" w:hAnsi="Aptos"/>
        </w:rPr>
        <w:t xml:space="preserve"> </w:t>
      </w:r>
      <w:r w:rsidR="00DF18B4">
        <w:rPr>
          <w:rFonts w:ascii="Aptos" w:hAnsi="Aptos"/>
        </w:rPr>
        <w:fldChar w:fldCharType="begin"/>
      </w:r>
      <w:r w:rsidR="00E45777">
        <w:rPr>
          <w:rFonts w:ascii="Aptos" w:hAnsi="Aptos"/>
        </w:rPr>
        <w:instrText xml:space="preserve"> ADDIN ZOTERO_ITEM CSL_CITATION {"citationID":"lctyKWtg","properties":{"formattedCitation":"(Ageitgey, 2023)","plainCitation":"(Ageitgey, 2023)","noteIndex":0},"citationItems":[{"id":18133,"uris":["http://zotero.org/users/6239255/items/E7NH4ST8"],"itemData":{"id":18133,"type":"software","title":"face-recognition","URL":"https://pypi.org/project/face-recognition/","author":[{"family":"Ageitgey","given":"Adam"}],"issued":{"date-parts":[["2023"]]}}}],"schema":"https://github.com/citation-style-language/schema/raw/master/csl-citation.json"} </w:instrText>
      </w:r>
      <w:r w:rsidR="00DF18B4">
        <w:rPr>
          <w:rFonts w:ascii="Aptos" w:hAnsi="Aptos"/>
        </w:rPr>
        <w:fldChar w:fldCharType="separate"/>
      </w:r>
      <w:r w:rsidR="00DF18B4" w:rsidRPr="00DF18B4">
        <w:rPr>
          <w:rFonts w:ascii="Aptos" w:hAnsi="Aptos"/>
        </w:rPr>
        <w:t>(</w:t>
      </w:r>
      <w:proofErr w:type="spellStart"/>
      <w:r w:rsidR="00DF18B4" w:rsidRPr="00DF18B4">
        <w:rPr>
          <w:rFonts w:ascii="Aptos" w:hAnsi="Aptos"/>
        </w:rPr>
        <w:t>Ageitgey</w:t>
      </w:r>
      <w:proofErr w:type="spellEnd"/>
      <w:r w:rsidR="00DF18B4" w:rsidRPr="00DF18B4">
        <w:rPr>
          <w:rFonts w:ascii="Aptos" w:hAnsi="Aptos"/>
        </w:rPr>
        <w:t>, 2023)</w:t>
      </w:r>
      <w:r w:rsidR="00DF18B4">
        <w:rPr>
          <w:rFonts w:ascii="Aptos" w:hAnsi="Aptos"/>
        </w:rPr>
        <w:fldChar w:fldCharType="end"/>
      </w:r>
      <w:r w:rsidR="00DF18B4">
        <w:rPr>
          <w:rFonts w:ascii="Aptos" w:hAnsi="Aptos"/>
        </w:rPr>
        <w:t xml:space="preserve"> </w:t>
      </w:r>
      <w:r w:rsidR="00CF2D02">
        <w:rPr>
          <w:rFonts w:ascii="Aptos" w:hAnsi="Aptos"/>
        </w:rPr>
        <w:t>P</w:t>
      </w:r>
      <w:r w:rsidRPr="00AF6336">
        <w:rPr>
          <w:rFonts w:ascii="Aptos" w:hAnsi="Aptos"/>
        </w:rPr>
        <w:t>ython library, which aligned with manual annotations. All stimulus-related confounds were z-scored.</w:t>
      </w:r>
    </w:p>
    <w:p w14:paraId="1BB756C0" w14:textId="22DC5AD0" w:rsidR="00DE0869" w:rsidRPr="00AF6336" w:rsidRDefault="00000000" w:rsidP="00AF6336">
      <w:pPr>
        <w:spacing w:line="240" w:lineRule="auto"/>
        <w:ind w:firstLine="720"/>
        <w:jc w:val="both"/>
        <w:rPr>
          <w:rFonts w:ascii="Aptos" w:hAnsi="Aptos"/>
        </w:rPr>
      </w:pPr>
      <w:r w:rsidRPr="00AF6336">
        <w:rPr>
          <w:rFonts w:ascii="Aptos" w:hAnsi="Aptos"/>
        </w:rPr>
        <w:t xml:space="preserve">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 </w:t>
      </w:r>
      <w:r w:rsidR="005D0E03" w:rsidRPr="005D0E03">
        <w:rPr>
          <w:rFonts w:ascii="Aptos" w:hAnsi="Aptos"/>
        </w:rPr>
        <w:fldChar w:fldCharType="begin"/>
      </w:r>
      <w:r w:rsidR="00E45777">
        <w:rPr>
          <w:rFonts w:ascii="Aptos" w:hAnsi="Aptos"/>
        </w:rPr>
        <w:instrText xml:space="preserve"> ADDIN ZOTERO_ITEM CSL_CITATION {"citationID":"ddv5yHTe","properties":{"formattedCitation":"(Woo et al., 2014)","plainCitation":"(Woo et al., 2014)","dontUpdate":true,"noteIndex":0},"citationItems":[{"id":18141,"uris":["http://zotero.org/users/6239255/items/YQB6FVPZ"],"itemData":{"id":181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005D0E03" w:rsidRPr="005D0E03">
        <w:rPr>
          <w:rFonts w:ascii="Aptos" w:hAnsi="Aptos"/>
        </w:rPr>
        <w:fldChar w:fldCharType="separate"/>
      </w:r>
      <w:r w:rsidR="005D0E03" w:rsidRPr="005D0E03">
        <w:rPr>
          <w:rFonts w:ascii="Aptos" w:hAnsi="Aptos"/>
        </w:rPr>
        <w:t>Woo et al. (2014)</w:t>
      </w:r>
      <w:r w:rsidR="005D0E03" w:rsidRPr="005D0E03">
        <w:rPr>
          <w:rFonts w:ascii="Aptos" w:hAnsi="Aptos"/>
        </w:rPr>
        <w:fldChar w:fldCharType="end"/>
      </w:r>
      <w:r w:rsidRPr="00AF6336">
        <w:rPr>
          <w:rFonts w:ascii="Aptos" w:hAnsi="Aptos"/>
        </w:rPr>
        <w:t>‘s recommendations (z = 3.29, p &lt; 0.001).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6387B713" w14:textId="4AA8F377" w:rsidR="00DE0869" w:rsidRPr="00AF6336" w:rsidRDefault="00000000" w:rsidP="00AF6336">
      <w:pPr>
        <w:spacing w:line="240" w:lineRule="auto"/>
        <w:ind w:firstLine="720"/>
        <w:jc w:val="both"/>
        <w:rPr>
          <w:rFonts w:ascii="Aptos" w:hAnsi="Aptos"/>
        </w:rPr>
      </w:pPr>
      <w:r w:rsidRPr="00AF6336">
        <w:rPr>
          <w:rFonts w:ascii="Aptos" w:hAnsi="Aptos"/>
          <w:b/>
        </w:rPr>
        <w:t xml:space="preserve">Intersubject Correlation Analysis. </w:t>
      </w:r>
      <w:r w:rsidRPr="00AF6336">
        <w:rPr>
          <w:rFonts w:ascii="Aptos" w:hAnsi="Aptos"/>
        </w:rPr>
        <w:t xml:space="preserve">Intersubject correlations were calculated using the parcel-wise approach that </w:t>
      </w:r>
      <w:proofErr w:type="spellStart"/>
      <w:r w:rsidRPr="00AF6336">
        <w:rPr>
          <w:rFonts w:ascii="Aptos" w:hAnsi="Aptos"/>
        </w:rPr>
        <w:t>nltool’s</w:t>
      </w:r>
      <w:proofErr w:type="spellEnd"/>
      <w:r w:rsidRPr="00AF6336">
        <w:rPr>
          <w:rFonts w:ascii="Aptos" w:hAnsi="Aptos"/>
        </w:rPr>
        <w:t xml:space="preserve"> </w:t>
      </w:r>
      <w:proofErr w:type="spellStart"/>
      <w:r w:rsidRPr="00AF6336">
        <w:rPr>
          <w:rFonts w:ascii="Aptos" w:hAnsi="Aptos"/>
        </w:rPr>
        <w:t>isc</w:t>
      </w:r>
      <w:proofErr w:type="spellEnd"/>
      <w:r w:rsidRPr="00AF6336">
        <w:rPr>
          <w:rFonts w:ascii="Aptos" w:hAnsi="Aptos"/>
        </w:rPr>
        <w:t xml:space="preserve"> and </w:t>
      </w:r>
      <w:proofErr w:type="spellStart"/>
      <w:r w:rsidRPr="00AF6336">
        <w:rPr>
          <w:rFonts w:ascii="Aptos" w:hAnsi="Aptos"/>
        </w:rPr>
        <w:t>isc_group</w:t>
      </w:r>
      <w:proofErr w:type="spellEnd"/>
      <w:r w:rsidRPr="00AF6336">
        <w:rPr>
          <w:rFonts w:ascii="Aptos" w:hAnsi="Aptos"/>
        </w:rPr>
        <w:t xml:space="preserve"> functions </w:t>
      </w:r>
      <w:r w:rsidR="008926E2">
        <w:rPr>
          <w:rFonts w:ascii="Aptos" w:hAnsi="Aptos"/>
        </w:rPr>
        <w:fldChar w:fldCharType="begin"/>
      </w:r>
      <w:r w:rsidR="00E45777">
        <w:rPr>
          <w:rFonts w:ascii="Aptos" w:hAnsi="Aptos"/>
        </w:rPr>
        <w:instrText xml:space="preserve"> ADDIN ZOTERO_ITEM CSL_CITATION {"citationID":"moUZwi0q","properties":{"formattedCitation":"(Chang et al., 2018)","plainCitation":"(Chang et al., 2018)","noteIndex":0},"citationItems":[{"id":8966,"uris":["http://zotero.org/users/6239255/items/PT3M3WD5"],"itemData":{"id":896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008926E2">
        <w:rPr>
          <w:rFonts w:ascii="Aptos" w:hAnsi="Aptos"/>
        </w:rPr>
        <w:fldChar w:fldCharType="separate"/>
      </w:r>
      <w:r w:rsidR="008926E2" w:rsidRPr="008926E2">
        <w:rPr>
          <w:rFonts w:ascii="Aptos" w:hAnsi="Aptos"/>
        </w:rPr>
        <w:t>(Chang et al., 2018)</w:t>
      </w:r>
      <w:r w:rsidR="008926E2">
        <w:rPr>
          <w:rFonts w:ascii="Aptos" w:hAnsi="Aptos"/>
        </w:rPr>
        <w:fldChar w:fldCharType="end"/>
      </w:r>
      <w:r w:rsidRPr="00AF6336">
        <w:rPr>
          <w:rFonts w:ascii="Aptos" w:hAnsi="Aptos"/>
        </w:rPr>
        <w:t xml:space="preserve"> employ</w:t>
      </w:r>
      <w:r w:rsidR="00CF2D02">
        <w:rPr>
          <w:rFonts w:ascii="Aptos" w:hAnsi="Aptos"/>
        </w:rPr>
        <w:t>ed</w:t>
      </w:r>
      <w:r w:rsidRPr="00AF6336">
        <w:rPr>
          <w:rFonts w:ascii="Aptos" w:hAnsi="Aptos"/>
        </w:rPr>
        <w:t xml:space="preserve">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AF6336">
        <w:rPr>
          <w:rFonts w:ascii="Aptos" w:hAnsi="Aptos"/>
        </w:rPr>
        <w:t>isc_group</w:t>
      </w:r>
      <w:proofErr w:type="spellEnd"/>
      <w:r w:rsidRPr="00AF6336">
        <w:rPr>
          <w:rFonts w:ascii="Aptos" w:hAnsi="Aptos"/>
        </w:rPr>
        <w:t xml:space="preserve">. This yields a coefficient (the median correlative value, as recommended by </w:t>
      </w:r>
      <w:r w:rsidR="008F518E" w:rsidRPr="008F518E">
        <w:rPr>
          <w:rFonts w:ascii="Aptos" w:hAnsi="Aptos"/>
        </w:rPr>
        <w:fldChar w:fldCharType="begin"/>
      </w:r>
      <w:r w:rsidR="00E45777">
        <w:rPr>
          <w:rFonts w:ascii="Aptos" w:hAnsi="Aptos"/>
        </w:rPr>
        <w:instrText xml:space="preserve"> ADDIN ZOTERO_ITEM CSL_CITATION {"citationID":"yxwCHl0A","properties":{"formattedCitation":"(G. Chen et al., 2016)","plainCitation":"(G. Chen et al., 2016)","dontUpdate":true,"noteIndex":0},"citationItems":[{"id":18126,"uris":["http://zotero.org/users/6239255/items/PAWZUE8S"],"itemData":{"id":18126,"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008F518E" w:rsidRPr="008F518E">
        <w:rPr>
          <w:rFonts w:ascii="Aptos" w:hAnsi="Aptos"/>
        </w:rPr>
        <w:fldChar w:fldCharType="separate"/>
      </w:r>
      <w:r w:rsidR="008F518E" w:rsidRPr="008F518E">
        <w:rPr>
          <w:rFonts w:ascii="Aptos" w:hAnsi="Aptos"/>
        </w:rPr>
        <w:t>G. Chen et al., 2016</w:t>
      </w:r>
      <w:r w:rsidR="008F518E" w:rsidRPr="008F518E">
        <w:rPr>
          <w:rFonts w:ascii="Aptos" w:hAnsi="Aptos"/>
        </w:rPr>
        <w:fldChar w:fldCharType="end"/>
      </w:r>
      <w:r w:rsidRPr="008F518E">
        <w:rPr>
          <w:rFonts w:ascii="Aptos" w:hAnsi="Aptos"/>
        </w:rPr>
        <w:t>) r</w:t>
      </w:r>
      <w:r w:rsidRPr="00AF6336">
        <w:rPr>
          <w:rFonts w:ascii="Aptos" w:hAnsi="Aptos"/>
        </w:rPr>
        <w:t xml:space="preserve">epresenting how similar neural activity patterns are in that ROI among that sample. To assess the significance of differences in neural synchrony between groups (i.e., raters and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1991_Hall. This method is a more conservative test of statistical significance than permutation testing </w:t>
      </w:r>
      <w:r w:rsidR="008F518E" w:rsidRPr="008F518E">
        <w:rPr>
          <w:rFonts w:ascii="Aptos" w:hAnsi="Aptos"/>
        </w:rPr>
        <w:fldChar w:fldCharType="begin"/>
      </w:r>
      <w:r w:rsidR="00E45777">
        <w:rPr>
          <w:rFonts w:ascii="Aptos" w:hAnsi="Aptos"/>
        </w:rPr>
        <w:instrText xml:space="preserve"> ADDIN ZOTERO_ITEM CSL_CITATION {"citationID":"ZW7de3RI","properties":{"formattedCitation":"(G. Chen et al., 2016)","plainCitation":"(G. Chen et al., 2016)","noteIndex":0},"citationItems":[{"id":18126,"uris":["http://zotero.org/users/6239255/items/PAWZUE8S"],"itemData":{"id":18126,"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008F518E" w:rsidRPr="008F518E">
        <w:rPr>
          <w:rFonts w:ascii="Aptos" w:hAnsi="Aptos"/>
        </w:rPr>
        <w:fldChar w:fldCharType="separate"/>
      </w:r>
      <w:r w:rsidR="008F518E" w:rsidRPr="008F518E">
        <w:rPr>
          <w:rFonts w:ascii="Aptos" w:hAnsi="Aptos"/>
        </w:rPr>
        <w:t>(G. Chen et al., 2016)</w:t>
      </w:r>
      <w:r w:rsidR="008F518E" w:rsidRPr="008F518E">
        <w:rPr>
          <w:rFonts w:ascii="Aptos" w:hAnsi="Aptos"/>
        </w:rPr>
        <w:fldChar w:fldCharType="end"/>
      </w:r>
      <w:r w:rsidRPr="00AF6336">
        <w:rPr>
          <w:rFonts w:ascii="Aptos" w:hAnsi="Aptos"/>
        </w:rPr>
        <w:t xml:space="preserve">. To combine p-values from multiple tests (i.e., across runs), we used Fisher's method, which sums the logarithms of the individual p-values and compares the result to a chi-squared distribution to determine overall significance. Adjustments for multiple comparisons were then made using the </w:t>
      </w:r>
      <w:proofErr w:type="spellStart"/>
      <w:r w:rsidRPr="00AF6336">
        <w:rPr>
          <w:rFonts w:ascii="Aptos" w:hAnsi="Aptos"/>
        </w:rPr>
        <w:t>Bejamini</w:t>
      </w:r>
      <w:proofErr w:type="spellEnd"/>
      <w:r w:rsidRPr="00AF6336">
        <w:rPr>
          <w:rFonts w:ascii="Aptos" w:hAnsi="Aptos"/>
        </w:rPr>
        <w:t xml:space="preserve">-Hochberg procedure to maintain the false discovery rate below 0.001. </w:t>
      </w:r>
    </w:p>
    <w:p w14:paraId="68873E00" w14:textId="5716C5C4" w:rsidR="00DE0869" w:rsidRPr="00AF6336" w:rsidRDefault="00000000" w:rsidP="00AF6336">
      <w:pPr>
        <w:spacing w:line="240" w:lineRule="auto"/>
        <w:ind w:firstLine="720"/>
        <w:jc w:val="both"/>
        <w:rPr>
          <w:rFonts w:ascii="Aptos" w:hAnsi="Aptos"/>
        </w:rPr>
      </w:pPr>
      <w:r w:rsidRPr="0034534F">
        <w:rPr>
          <w:rFonts w:ascii="Aptos" w:hAnsi="Aptos"/>
          <w:b/>
          <w:bCs/>
        </w:rPr>
        <w:t>Activation Labeling.</w:t>
      </w:r>
      <w:r w:rsidRPr="00AF6336">
        <w:rPr>
          <w:rFonts w:ascii="Aptos" w:hAnsi="Aptos"/>
        </w:rPr>
        <w:t xml:space="preserve"> After completing analyses, </w:t>
      </w:r>
      <w:proofErr w:type="spellStart"/>
      <w:r w:rsidRPr="00AF6336">
        <w:rPr>
          <w:rFonts w:ascii="Aptos" w:hAnsi="Aptos"/>
        </w:rPr>
        <w:t>thresholded</w:t>
      </w:r>
      <w:proofErr w:type="spellEnd"/>
      <w:r w:rsidRPr="00AF6336">
        <w:rPr>
          <w:rFonts w:ascii="Aptos" w:hAnsi="Aptos"/>
        </w:rPr>
        <w:t xml:space="preserve"> z-statistic maps and r-statistic maps were annotated using </w:t>
      </w:r>
      <w:r w:rsidR="0034534F" w:rsidRPr="00AF6336">
        <w:rPr>
          <w:rFonts w:ascii="Aptos" w:hAnsi="Aptos"/>
        </w:rPr>
        <w:t>the automated</w:t>
      </w:r>
      <w:r w:rsidRPr="00AF6336">
        <w:rPr>
          <w:rFonts w:ascii="Aptos" w:hAnsi="Aptos"/>
        </w:rPr>
        <w:t xml:space="preserve"> anatomical atlas (AAL) </w:t>
      </w:r>
      <w:r w:rsidR="008F518E">
        <w:rPr>
          <w:rFonts w:ascii="Aptos" w:hAnsi="Aptos"/>
        </w:rPr>
        <w:fldChar w:fldCharType="begin"/>
      </w:r>
      <w:r w:rsidR="00E45777">
        <w:rPr>
          <w:rFonts w:ascii="Aptos" w:hAnsi="Aptos"/>
        </w:rPr>
        <w:instrText xml:space="preserve"> ADDIN ZOTERO_ITEM CSL_CITATION {"citationID":"2CCke1Q0","properties":{"formattedCitation":"(Tzourio-Mazoyer et al., 2002)","plainCitation":"(Tzourio-Mazoyer et al., 2002)","noteIndex":0},"citationItems":[{"id":18124,"uris":["http://zotero.org/users/6239255/items/WLZH65VZ"],"itemData":{"id":18124,"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008F518E">
        <w:rPr>
          <w:rFonts w:ascii="Aptos" w:hAnsi="Aptos"/>
        </w:rPr>
        <w:fldChar w:fldCharType="separate"/>
      </w:r>
      <w:r w:rsidR="008F518E" w:rsidRPr="008F518E">
        <w:rPr>
          <w:rFonts w:ascii="Aptos" w:hAnsi="Aptos"/>
        </w:rPr>
        <w:t>(Tzourio-Mazoyer et al., 2002)</w:t>
      </w:r>
      <w:r w:rsidR="008F518E">
        <w:rPr>
          <w:rFonts w:ascii="Aptos" w:hAnsi="Aptos"/>
        </w:rPr>
        <w:fldChar w:fldCharType="end"/>
      </w:r>
      <w:r w:rsidRPr="00AF6336">
        <w:rPr>
          <w:rFonts w:ascii="Aptos" w:hAnsi="Aptos"/>
        </w:rPr>
        <w:t xml:space="preserve">, which provided probabilistically determined anatomical labels for each significant cluster. These labels were supplemented with the Schaefer-Kong atlas </w:t>
      </w:r>
      <w:r w:rsidR="008926E2">
        <w:rPr>
          <w:rFonts w:ascii="Aptos" w:hAnsi="Aptos"/>
        </w:rPr>
        <w:fldChar w:fldCharType="begin"/>
      </w:r>
      <w:r w:rsidR="00E45777">
        <w:rPr>
          <w:rFonts w:ascii="Aptos" w:hAnsi="Aptos"/>
        </w:rPr>
        <w:instrText xml:space="preserve"> ADDIN ZOTERO_ITEM CSL_CITATION {"citationID":"YTh662ZL","properties":{"formattedCitation":"(Kong et al., 2021; Schaefer et al., 2018)","plainCitation":"(Kong et al., 2021; Schaefer et al., 2018)","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F518E" w:rsidRPr="008F518E">
        <w:rPr>
          <w:rFonts w:ascii="Aptos" w:hAnsi="Aptos"/>
        </w:rPr>
        <w:t>(Kong et al., 2021; Schaefer et al., 2018)</w:t>
      </w:r>
      <w:r w:rsidR="008926E2">
        <w:rPr>
          <w:rFonts w:ascii="Aptos" w:hAnsi="Aptos"/>
        </w:rPr>
        <w:fldChar w:fldCharType="end"/>
      </w:r>
      <w:r w:rsidRPr="00AF6336">
        <w:rPr>
          <w:rFonts w:ascii="Aptos" w:hAnsi="Aptos"/>
        </w:rPr>
        <w:t>, which consists of 400 functionally-defined cortical parcellations and denotes which of 17 network</w:t>
      </w:r>
      <w:r w:rsidR="008926E2">
        <w:rPr>
          <w:rFonts w:ascii="Aptos" w:hAnsi="Aptos"/>
        </w:rPr>
        <w:t xml:space="preserve">s </w:t>
      </w:r>
      <w:r w:rsidR="008926E2">
        <w:rPr>
          <w:rFonts w:ascii="Aptos" w:hAnsi="Aptos"/>
        </w:rPr>
        <w:fldChar w:fldCharType="begin"/>
      </w:r>
      <w:r w:rsidR="00E45777">
        <w:rPr>
          <w:rFonts w:ascii="Aptos" w:hAnsi="Aptos"/>
        </w:rPr>
        <w:instrText xml:space="preserve"> ADDIN ZOTERO_ITEM CSL_CITATION {"citationID":"vjewxyxU","properties":{"formattedCitation":"(Yeo et al., 2011)","plainCitation":"(Yeo et al., 2011)","noteIndex":0},"citationItems":[{"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8926E2">
        <w:rPr>
          <w:rFonts w:ascii="Aptos" w:hAnsi="Aptos"/>
        </w:rPr>
        <w:fldChar w:fldCharType="separate"/>
      </w:r>
      <w:r w:rsidR="008F518E" w:rsidRPr="008F518E">
        <w:rPr>
          <w:rFonts w:ascii="Aptos" w:hAnsi="Aptos"/>
        </w:rPr>
        <w:t>(Yeo et al., 2011)</w:t>
      </w:r>
      <w:r w:rsidR="008926E2">
        <w:rPr>
          <w:rFonts w:ascii="Aptos" w:hAnsi="Aptos"/>
        </w:rPr>
        <w:fldChar w:fldCharType="end"/>
      </w:r>
      <w:r w:rsidR="008926E2">
        <w:rPr>
          <w:rFonts w:ascii="Aptos" w:hAnsi="Aptos"/>
        </w:rPr>
        <w:t xml:space="preserve"> </w:t>
      </w:r>
      <w:r w:rsidRPr="00AF6336">
        <w:rPr>
          <w:rFonts w:ascii="Aptos" w:hAnsi="Aptos"/>
        </w:rPr>
        <w:t xml:space="preserve">each region predominantly participates within. Identifying the networks associated </w:t>
      </w:r>
      <w:r w:rsidRPr="00AF6336">
        <w:rPr>
          <w:rFonts w:ascii="Aptos" w:hAnsi="Aptos"/>
        </w:rPr>
        <w:lastRenderedPageBreak/>
        <w:t xml:space="preserve">with activated neural regions during expressive and reflective engagement enhances our understanding of the specific cognitive and emotional processes involved, links brain activity to behaviors, and improves the ecological validity and applicability of our findings. When labeling was ambiguous or unavailable, the anatomical label in question was entered as a term in </w:t>
      </w:r>
      <w:r w:rsidR="00167DA6">
        <w:rPr>
          <w:rFonts w:ascii="Aptos" w:hAnsi="Aptos"/>
        </w:rPr>
        <w:t>N</w:t>
      </w:r>
      <w:r w:rsidRPr="00AF6336">
        <w:rPr>
          <w:rFonts w:ascii="Aptos" w:hAnsi="Aptos"/>
        </w:rPr>
        <w:t xml:space="preserve">eurosynth and the activation peak of the meta-analysis compared to the activation peak of the cluster in question. Additionally, certain specialized anatomical regions which are widely recognized within the neuroscience </w:t>
      </w:r>
      <w:r w:rsidR="00CF2D02" w:rsidRPr="00AF6336">
        <w:rPr>
          <w:rFonts w:ascii="Aptos" w:hAnsi="Aptos"/>
        </w:rPr>
        <w:t>community,</w:t>
      </w:r>
      <w:r w:rsidRPr="00AF6336">
        <w:rPr>
          <w:rFonts w:ascii="Aptos" w:hAnsi="Aptos"/>
        </w:rPr>
        <w:t xml:space="preserve"> but which are not used in either of the atlases (e.g., temporoparietal junction) were confirmed using this technique. </w:t>
      </w:r>
    </w:p>
    <w:p w14:paraId="276267A2" w14:textId="625BAAA9" w:rsidR="00DE0869" w:rsidRPr="00AF6336" w:rsidRDefault="00000000" w:rsidP="00FE3980">
      <w:pPr>
        <w:spacing w:line="240" w:lineRule="auto"/>
        <w:ind w:firstLine="720"/>
        <w:jc w:val="both"/>
        <w:rPr>
          <w:rFonts w:ascii="Aptos" w:hAnsi="Aptos"/>
        </w:rPr>
      </w:pPr>
      <w:r w:rsidRPr="00AF6336">
        <w:rPr>
          <w:rFonts w:ascii="Aptos" w:hAnsi="Aptos"/>
          <w:b/>
        </w:rPr>
        <w:t xml:space="preserve">Open Access Statement. </w:t>
      </w:r>
      <w:r w:rsidRPr="00AF6336">
        <w:rPr>
          <w:rFonts w:ascii="Aptos" w:hAnsi="Aptos"/>
        </w:rPr>
        <w:t xml:space="preserve">A detailed outline and scripts associated with pre-processing, analyses, and visualizations are publicly available at https://github.com/wj-mitchell/Expressive_V_Reflective. </w:t>
      </w:r>
    </w:p>
    <w:p w14:paraId="5ACBD264" w14:textId="77777777" w:rsidR="00FE3980" w:rsidRDefault="00FE3980">
      <w:pPr>
        <w:rPr>
          <w:rFonts w:ascii="Aptos" w:hAnsi="Aptos"/>
          <w:b/>
          <w:bCs/>
        </w:rPr>
      </w:pPr>
      <w:r>
        <w:rPr>
          <w:rFonts w:ascii="Aptos" w:hAnsi="Aptos"/>
          <w:b/>
          <w:bCs/>
        </w:rPr>
        <w:br w:type="page"/>
      </w:r>
    </w:p>
    <w:p w14:paraId="052E7F55" w14:textId="4F7F1EC2" w:rsidR="00DE0869" w:rsidRPr="00AF6336" w:rsidRDefault="00000000" w:rsidP="00FE3980">
      <w:pPr>
        <w:pStyle w:val="Heading1"/>
        <w:spacing w:before="0" w:after="0" w:line="240" w:lineRule="auto"/>
        <w:jc w:val="both"/>
        <w:rPr>
          <w:rFonts w:ascii="Aptos" w:hAnsi="Aptos"/>
          <w:b/>
          <w:bCs/>
          <w:sz w:val="22"/>
          <w:szCs w:val="22"/>
        </w:rPr>
      </w:pPr>
      <w:r w:rsidRPr="00AF6336">
        <w:rPr>
          <w:rFonts w:ascii="Aptos" w:hAnsi="Aptos"/>
          <w:b/>
          <w:bCs/>
          <w:sz w:val="22"/>
          <w:szCs w:val="22"/>
        </w:rPr>
        <w:lastRenderedPageBreak/>
        <w:t>Results</w:t>
      </w:r>
    </w:p>
    <w:p w14:paraId="63D78C4F" w14:textId="42C0C1E9" w:rsidR="00DE0869" w:rsidRPr="00AF6336" w:rsidRDefault="00000000" w:rsidP="00FE3980">
      <w:pPr>
        <w:spacing w:line="240" w:lineRule="auto"/>
        <w:ind w:firstLine="720"/>
        <w:jc w:val="both"/>
        <w:rPr>
          <w:rFonts w:ascii="Aptos" w:hAnsi="Aptos"/>
        </w:rPr>
      </w:pPr>
      <w:bookmarkStart w:id="5" w:name="_l89pprm7u1jz" w:colFirst="0" w:colLast="0"/>
      <w:bookmarkEnd w:id="5"/>
      <w:r w:rsidRPr="00AF6336">
        <w:rPr>
          <w:rFonts w:ascii="Aptos" w:hAnsi="Aptos"/>
          <w:b/>
          <w:bCs/>
        </w:rPr>
        <w:t>Rating behavior did not differ between conditions.</w:t>
      </w:r>
      <w:r w:rsidRPr="00AF6336">
        <w:rPr>
          <w:rFonts w:ascii="Aptos" w:hAnsi="Aptos"/>
        </w:rPr>
        <w:t xml:space="preserve"> Substantively different explicit rating behaviors between runs could indicate substantively different underlying cognitive phenomena </w:t>
      </w:r>
      <w:r w:rsidR="00FE3980">
        <w:rPr>
          <w:rFonts w:ascii="Aptos" w:hAnsi="Aptos"/>
        </w:rPr>
        <w:t>which could make combining data across runs misleading</w:t>
      </w:r>
      <w:r w:rsidRPr="00AF6336">
        <w:rPr>
          <w:rFonts w:ascii="Aptos" w:hAnsi="Aptos"/>
        </w:rPr>
        <w:t>. However,</w:t>
      </w:r>
      <w:r w:rsidR="00FE3980">
        <w:rPr>
          <w:rFonts w:ascii="Aptos" w:hAnsi="Aptos"/>
        </w:rPr>
        <w:t xml:space="preserve"> a Welch’s t-test found</w:t>
      </w:r>
      <w:r w:rsidRPr="00AF6336">
        <w:rPr>
          <w:rFonts w:ascii="Aptos" w:hAnsi="Aptos"/>
        </w:rPr>
        <w:t xml:space="preserve"> no significant differences between run 1 (mean Run 1 = 22.6 ± 22.7 button presses) and run 2 (mean Run 2 = 25.9 ± 27.6 button presses) regarding the average volume of buttons presses per subject (95% CI = (-21.</w:t>
      </w:r>
      <w:proofErr w:type="gramStart"/>
      <w:r w:rsidRPr="00AF6336">
        <w:rPr>
          <w:rFonts w:ascii="Aptos" w:hAnsi="Aptos"/>
        </w:rPr>
        <w:t>3 ,</w:t>
      </w:r>
      <w:proofErr w:type="gramEnd"/>
      <w:r w:rsidRPr="00AF6336">
        <w:rPr>
          <w:rFonts w:ascii="Aptos" w:hAnsi="Aptos"/>
        </w:rPr>
        <w:t xml:space="preserve">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5F2EA7E3" w14:textId="589D6717" w:rsidR="00DE0869" w:rsidRPr="00AF6336" w:rsidRDefault="001D1567" w:rsidP="00FE3980">
      <w:pPr>
        <w:spacing w:line="240" w:lineRule="auto"/>
        <w:ind w:firstLine="720"/>
        <w:jc w:val="both"/>
        <w:rPr>
          <w:rFonts w:ascii="Aptos" w:hAnsi="Aptos"/>
        </w:rPr>
      </w:pPr>
      <w:r>
        <w:rPr>
          <w:noProof/>
        </w:rPr>
        <w:drawing>
          <wp:anchor distT="0" distB="0" distL="114300" distR="114300" simplePos="0" relativeHeight="251657215" behindDoc="0" locked="0" layoutInCell="1" allowOverlap="1" wp14:anchorId="4FDC3904" wp14:editId="73A5DC5B">
            <wp:simplePos x="0" y="0"/>
            <wp:positionH relativeFrom="margin">
              <wp:align>right</wp:align>
            </wp:positionH>
            <wp:positionV relativeFrom="paragraph">
              <wp:posOffset>1758950</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r w:rsidRPr="00AF6336">
        <w:rPr>
          <w:rFonts w:ascii="Aptos" w:hAnsi="Aptos"/>
          <w:b/>
          <w:bCs/>
        </w:rPr>
        <w:t>Subjects report high engagement and plot comprehension.</w:t>
      </w:r>
      <w:r w:rsidRPr="00AF6336">
        <w:rPr>
          <w:rFonts w:ascii="Aptos" w:hAnsi="Aptos"/>
        </w:rPr>
        <w:t xml:space="preserve"> Impediments to stimulus engagement and comprehension may affect subjects’ attention, thus altering the cognitive phenomena subjects use when viewing video stimuli. As such, we analyzed the experiences that subjects self-reported about their viewing. 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w:t>
      </w:r>
      <w:proofErr w:type="gramStart"/>
      <w:r w:rsidRPr="00AF6336">
        <w:rPr>
          <w:rFonts w:ascii="Aptos" w:hAnsi="Aptos"/>
        </w:rPr>
        <w:t>r(</w:t>
      </w:r>
      <w:proofErr w:type="gramEnd"/>
      <w:r w:rsidRPr="00AF6336">
        <w:rPr>
          <w:rFonts w:ascii="Aptos" w:hAnsi="Aptos"/>
        </w:rPr>
        <w:t>32) = -0.55, p &lt; 0.001).</w:t>
      </w:r>
      <w:r w:rsidRPr="001D1567">
        <w:rPr>
          <w:noProof/>
        </w:rPr>
        <w:t xml:space="preserve"> </w:t>
      </w:r>
    </w:p>
    <w:p w14:paraId="6596E5D6" w14:textId="3EA9DB03" w:rsidR="00CF2D02" w:rsidRDefault="00CF2D02" w:rsidP="00CF2D02">
      <w:pPr>
        <w:spacing w:line="240" w:lineRule="auto"/>
        <w:jc w:val="both"/>
        <w:rPr>
          <w:rFonts w:ascii="Aptos" w:hAnsi="Aptos"/>
        </w:rPr>
      </w:pPr>
      <w:r w:rsidRPr="00CF2D02">
        <w:rPr>
          <w:rFonts w:ascii="Aptos" w:hAnsi="Aptos"/>
        </w:rPr>
        <w:t xml:space="preserve">Figure 3. </w:t>
      </w:r>
      <w:r>
        <w:rPr>
          <w:rFonts w:ascii="Aptos" w:hAnsi="Aptos"/>
        </w:rPr>
        <w:t>Rating as a parametric regressor.</w:t>
      </w:r>
    </w:p>
    <w:p w14:paraId="643BEAD1" w14:textId="77777777" w:rsidR="00CF2D02" w:rsidRPr="00CF2D02" w:rsidRDefault="00CF2D02" w:rsidP="00CF2D02">
      <w:pPr>
        <w:spacing w:line="240" w:lineRule="auto"/>
        <w:jc w:val="both"/>
        <w:rPr>
          <w:rFonts w:ascii="Aptos" w:hAnsi="Aptos"/>
        </w:rPr>
      </w:pPr>
    </w:p>
    <w:p w14:paraId="367DC151" w14:textId="02A4BCCE" w:rsidR="00DE0869" w:rsidRPr="00AF6336" w:rsidRDefault="00EF26B5" w:rsidP="00FE3980">
      <w:pPr>
        <w:spacing w:line="240" w:lineRule="auto"/>
        <w:ind w:firstLine="720"/>
        <w:jc w:val="both"/>
        <w:rPr>
          <w:rFonts w:ascii="Aptos" w:hAnsi="Aptos"/>
        </w:rPr>
      </w:pPr>
      <w:r w:rsidRPr="00AF6336">
        <w:rPr>
          <w:rFonts w:ascii="Aptos" w:hAnsi="Aptos"/>
          <w:b/>
          <w:bCs/>
        </w:rPr>
        <w:t>As rating behavior increased, so did sensory integration, attention, and self-monitoring.</w:t>
      </w:r>
      <w:r w:rsidRPr="00AF6336">
        <w:rPr>
          <w:rFonts w:ascii="Aptos" w:hAnsi="Aptos"/>
        </w:rPr>
        <w:t xml:space="preserve"> We used parametric modulation to identify regions sensitive to variability in rating behavior. </w:t>
      </w:r>
      <w:r w:rsidR="00FE3980">
        <w:rPr>
          <w:rFonts w:ascii="Aptos" w:hAnsi="Aptos"/>
        </w:rPr>
        <w:t>T</w:t>
      </w:r>
      <w:r w:rsidRPr="00AF6336">
        <w:rPr>
          <w:rFonts w:ascii="Aptos" w:hAnsi="Aptos"/>
        </w:rPr>
        <w:t xml:space="preserve">he frequency of our rating proxy (i.e., button presses) </w:t>
      </w:r>
      <w:r w:rsidR="00FE3980">
        <w:rPr>
          <w:rFonts w:ascii="Aptos" w:hAnsi="Aptos"/>
        </w:rPr>
        <w:t xml:space="preserve">was used </w:t>
      </w:r>
      <w:r w:rsidRPr="00AF6336">
        <w:rPr>
          <w:rFonts w:ascii="Aptos" w:hAnsi="Aptos"/>
        </w:rPr>
        <w:t xml:space="preserve">as a regressor applied to data from each subject’s expressive engagement run and revealed significant activation clusters, primarily in the left </w:t>
      </w:r>
      <w:r w:rsidRPr="00AF6336">
        <w:rPr>
          <w:rFonts w:ascii="Aptos" w:hAnsi="Aptos"/>
        </w:rPr>
        <w:lastRenderedPageBreak/>
        <w:t>hemisphere (</w:t>
      </w:r>
      <w:r w:rsidRPr="00CF2D02">
        <w:rPr>
          <w:rFonts w:ascii="Aptos" w:hAnsi="Aptos"/>
          <w:b/>
          <w:bCs/>
        </w:rPr>
        <w:t>Figure 3</w:t>
      </w:r>
      <w:r w:rsidRPr="00AF6336">
        <w:rPr>
          <w:rFonts w:ascii="Aptos" w:hAnsi="Aptos"/>
        </w:rPr>
        <w:t>). Notable activations include the left postcentral gyrus (</w:t>
      </w:r>
      <w:proofErr w:type="spellStart"/>
      <w:r w:rsidRPr="00AF6336">
        <w:rPr>
          <w:rFonts w:ascii="Aptos" w:hAnsi="Aptos"/>
        </w:rPr>
        <w:t>PoCG</w:t>
      </w:r>
      <w:proofErr w:type="spellEnd"/>
      <w:r w:rsidRPr="00AF6336">
        <w:rPr>
          <w:rFonts w:ascii="Aptos" w:hAnsi="Aptos"/>
        </w:rPr>
        <w:t>) extending into the precentral gyrus (</w:t>
      </w:r>
      <w:proofErr w:type="spellStart"/>
      <w:r w:rsidRPr="00AF6336">
        <w:rPr>
          <w:rFonts w:ascii="Aptos" w:hAnsi="Aptos"/>
        </w:rPr>
        <w:t>PrCG</w:t>
      </w:r>
      <w:proofErr w:type="spellEnd"/>
      <w:r w:rsidRPr="00AF6336">
        <w:rPr>
          <w:rFonts w:ascii="Aptos" w:hAnsi="Aptos"/>
        </w:rPr>
        <w:t xml:space="preserve">), the anterior cingulate cortex (ACC) extending into the mid-cingulate cortex, the Rolandic operculum (ROL) extending into the supramarginal gyrus (SMG), and the supplementary motor area (SMA). Additional activations were observed in the 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Pr>
          <w:rFonts w:ascii="Aptos" w:hAnsi="Aptos"/>
        </w:rPr>
        <w:fldChar w:fldCharType="begin"/>
      </w:r>
      <w:r w:rsidR="00E45777">
        <w:rPr>
          <w:rFonts w:ascii="Aptos" w:hAnsi="Aptos"/>
        </w:rPr>
        <w:instrText xml:space="preserve"> ADDIN ZOTERO_ITEM CSL_CITATION {"citationID":"FGPrz7Cy","properties":{"formattedCitation":"(Kong et al., 2021; Schaefer et al., 2018)","plainCitation":"(Kong et al., 2021; Schaefer et al., 2018)","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926E2" w:rsidRPr="008926E2">
        <w:rPr>
          <w:rFonts w:ascii="Aptos" w:hAnsi="Aptos"/>
        </w:rPr>
        <w:t>(Kong et al., 2021; Schaefer et al., 2018)</w:t>
      </w:r>
      <w:r w:rsidR="008926E2">
        <w:rPr>
          <w:rFonts w:ascii="Aptos" w:hAnsi="Aptos"/>
        </w:rPr>
        <w:fldChar w:fldCharType="end"/>
      </w:r>
      <w:r w:rsidRPr="00AF6336">
        <w:rPr>
          <w:rFonts w:ascii="Aptos" w:hAnsi="Aptos"/>
        </w:rPr>
        <w:t>. The clusters observed suggest that rating frequency modulated activity in regions associated with attention and sensory integration (dACC, IPL, ROL), motor control (</w:t>
      </w:r>
      <w:proofErr w:type="spellStart"/>
      <w:r w:rsidRPr="00AF6336">
        <w:rPr>
          <w:rFonts w:ascii="Aptos" w:hAnsi="Aptos"/>
        </w:rPr>
        <w:t>PoCG</w:t>
      </w:r>
      <w:proofErr w:type="spellEnd"/>
      <w:r w:rsidRPr="00AF6336">
        <w:rPr>
          <w:rFonts w:ascii="Aptos" w:hAnsi="Aptos"/>
        </w:rPr>
        <w:t xml:space="preserve">, SMA, Cereb), and self-monitoring (dACC, IPL, </w:t>
      </w:r>
      <w:r w:rsidR="001D1567">
        <w:rPr>
          <w:noProof/>
        </w:rPr>
        <w:drawing>
          <wp:anchor distT="0" distB="0" distL="114300" distR="114300" simplePos="0" relativeHeight="251656190" behindDoc="0" locked="0" layoutInCell="1" allowOverlap="1" wp14:anchorId="4B2DDFA7" wp14:editId="32CBE70A">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F6336">
        <w:rPr>
          <w:rFonts w:ascii="Aptos" w:hAnsi="Aptos"/>
        </w:rPr>
        <w:t>AI).</w:t>
      </w:r>
      <w:r w:rsidR="001D1567" w:rsidRPr="001D1567">
        <w:t xml:space="preserve"> </w:t>
      </w:r>
    </w:p>
    <w:p w14:paraId="0C6B9370" w14:textId="3D265557" w:rsidR="00CF2D02" w:rsidRPr="00CF2D02" w:rsidRDefault="00CF2D02" w:rsidP="00CF2D02">
      <w:pPr>
        <w:spacing w:line="240" w:lineRule="auto"/>
        <w:jc w:val="both"/>
        <w:rPr>
          <w:rFonts w:ascii="Aptos" w:hAnsi="Aptos"/>
        </w:rPr>
      </w:pPr>
      <w:r w:rsidRPr="00CF2D02">
        <w:rPr>
          <w:rFonts w:ascii="Aptos" w:hAnsi="Aptos"/>
        </w:rPr>
        <w:t xml:space="preserve">Figure 4. </w:t>
      </w:r>
      <w:r>
        <w:rPr>
          <w:rFonts w:ascii="Aptos" w:hAnsi="Aptos"/>
        </w:rPr>
        <w:t>Expressive versus reflective rating.</w:t>
      </w:r>
    </w:p>
    <w:p w14:paraId="4A014114" w14:textId="77777777" w:rsidR="00CF2D02" w:rsidRDefault="00CF2D02" w:rsidP="00CF2D02">
      <w:pPr>
        <w:spacing w:line="240" w:lineRule="auto"/>
        <w:jc w:val="both"/>
        <w:rPr>
          <w:rFonts w:ascii="Aptos" w:hAnsi="Aptos"/>
          <w:b/>
          <w:bCs/>
        </w:rPr>
      </w:pPr>
    </w:p>
    <w:p w14:paraId="4973A30C" w14:textId="10DC9ECC" w:rsidR="00DE0869" w:rsidRPr="00AF6336" w:rsidRDefault="00000000" w:rsidP="00FE3980">
      <w:pPr>
        <w:spacing w:line="240" w:lineRule="auto"/>
        <w:ind w:firstLine="720"/>
        <w:jc w:val="both"/>
        <w:rPr>
          <w:rFonts w:ascii="Aptos" w:hAnsi="Aptos"/>
        </w:rPr>
      </w:pPr>
      <w:r w:rsidRPr="00AF6336">
        <w:rPr>
          <w:rFonts w:ascii="Aptos" w:hAnsi="Aptos"/>
          <w:b/>
          <w:bCs/>
        </w:rPr>
        <w:t>Expressive rating, relative to reflective non-rating, elicits greater activation from attention, sensation, and control regions</w:t>
      </w:r>
      <w:r w:rsidR="00AF6336">
        <w:rPr>
          <w:rFonts w:ascii="Aptos" w:hAnsi="Aptos"/>
          <w:b/>
          <w:bCs/>
        </w:rPr>
        <w:t xml:space="preserve">. </w:t>
      </w:r>
      <w:r w:rsidRPr="00AF6336">
        <w:rPr>
          <w:rFonts w:ascii="Aptos" w:hAnsi="Aptos"/>
        </w:rPr>
        <w:t xml:space="preserve">To examine the effects of rating during expressive engagement, we conducted two types of contrasts: 1) a contrast comparing rated TRs while expressively engaged to non-rated TRs while reflectively engaged, and 2) a contrast comparing rated TRs while expressively engaged to non-rated TRs while expressively engaged. </w:t>
      </w:r>
      <w:commentRangeStart w:id="6"/>
      <w:r w:rsidRPr="00AF6336">
        <w:rPr>
          <w:rFonts w:ascii="Aptos" w:hAnsi="Aptos"/>
        </w:rPr>
        <w:t xml:space="preserve">Contrasting rating to both conditions illustrated that the neural activity associated with rating differs </w:t>
      </w:r>
      <w:proofErr w:type="gramStart"/>
      <w:r w:rsidRPr="00AF6336">
        <w:rPr>
          <w:rFonts w:ascii="Aptos" w:hAnsi="Aptos"/>
        </w:rPr>
        <w:t>more or less relative</w:t>
      </w:r>
      <w:proofErr w:type="gramEnd"/>
      <w:r w:rsidRPr="00AF6336">
        <w:rPr>
          <w:rFonts w:ascii="Aptos" w:hAnsi="Aptos"/>
        </w:rPr>
        <w:t xml:space="preserve"> to non-rating as task demands are more (i.e., expressive non-rating) or less (i.e., reflective non-rating) similar to rating (</w:t>
      </w:r>
      <w:r w:rsidRPr="00AF6336">
        <w:rPr>
          <w:rFonts w:ascii="Aptos" w:hAnsi="Aptos"/>
          <w:b/>
        </w:rPr>
        <w:t>Figure 4</w:t>
      </w:r>
      <w:r w:rsidRPr="00AF6336">
        <w:rPr>
          <w:rFonts w:ascii="Aptos" w:hAnsi="Aptos"/>
        </w:rPr>
        <w:t xml:space="preserve">). </w:t>
      </w:r>
      <w:commentRangeEnd w:id="6"/>
      <w:r w:rsidRPr="00AF6336">
        <w:rPr>
          <w:rFonts w:ascii="Aptos" w:hAnsi="Aptos"/>
        </w:rPr>
        <w:commentReference w:id="6"/>
      </w:r>
    </w:p>
    <w:p w14:paraId="41D6DA19" w14:textId="50D01F36" w:rsidR="00DE0869" w:rsidRPr="00FE3980" w:rsidRDefault="00000000" w:rsidP="00FE3980">
      <w:pPr>
        <w:spacing w:line="240" w:lineRule="auto"/>
        <w:ind w:firstLine="720"/>
        <w:jc w:val="both"/>
        <w:rPr>
          <w:rFonts w:ascii="Aptos" w:hAnsi="Aptos"/>
        </w:rPr>
      </w:pPr>
      <w:r w:rsidRPr="00AF6336">
        <w:rPr>
          <w:rFonts w:ascii="Aptos" w:hAnsi="Aptos"/>
        </w:rPr>
        <w:t xml:space="preserve">Both contrasts showed significant activations primarily in the parietal, frontal, and occipital regions, but more extensive frontal activation was observed within the expressive-reflective contrast. Key clusters of the expressive-expressive 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 and bilateral anterior cingulate cortex. Major activations in the expressive-reflecti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hile precise spatial coordinates varied slightly between contrasts, almost all regions activated by the expressive-expressive contrast were activated by the expressive-reflective contrast. However, expressive-reflective contrasts demonstrated activation in the bilateral fusiform gyri, bilateral hippocampi, and motor regions such as the supplementary motor area and precentral </w:t>
      </w:r>
      <w:r w:rsidRPr="00AF6336">
        <w:rPr>
          <w:rFonts w:ascii="Aptos" w:hAnsi="Aptos"/>
        </w:rPr>
        <w:lastRenderedPageBreak/>
        <w:t xml:space="preserve">gyrus, none of which achieved significance in the expressive-expressive contrast. These results </w:t>
      </w:r>
      <w:r w:rsidR="001D1567">
        <w:rPr>
          <w:noProof/>
        </w:rPr>
        <w:drawing>
          <wp:anchor distT="0" distB="0" distL="114300" distR="114300" simplePos="0" relativeHeight="251663360" behindDoc="0" locked="0" layoutInCell="1" allowOverlap="1" wp14:anchorId="65CDB3EA" wp14:editId="065CD7B5">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r w:rsidRPr="00AF6336">
        <w:rPr>
          <w:rFonts w:ascii="Aptos" w:hAnsi="Aptos"/>
        </w:rPr>
        <w:t>again indicate recruitment of attentional, sensory, and motor processes during rating.</w:t>
      </w:r>
    </w:p>
    <w:p w14:paraId="5C691287" w14:textId="6705490B" w:rsidR="001D1567" w:rsidRDefault="001D1567" w:rsidP="00CF2D02">
      <w:pPr>
        <w:spacing w:line="240" w:lineRule="auto"/>
        <w:jc w:val="both"/>
        <w:rPr>
          <w:rFonts w:ascii="Aptos" w:hAnsi="Aptos"/>
          <w:bCs/>
        </w:rPr>
      </w:pPr>
    </w:p>
    <w:p w14:paraId="174AE305" w14:textId="6D9A883A" w:rsidR="00CF2D02" w:rsidRPr="00CF2D02" w:rsidRDefault="00CF2D02" w:rsidP="00CF2D02">
      <w:pPr>
        <w:spacing w:line="240" w:lineRule="auto"/>
        <w:jc w:val="both"/>
        <w:rPr>
          <w:rFonts w:ascii="Aptos" w:hAnsi="Aptos"/>
          <w:bCs/>
        </w:rPr>
      </w:pPr>
      <w:r w:rsidRPr="00CF2D02">
        <w:rPr>
          <w:rFonts w:ascii="Aptos" w:hAnsi="Aptos"/>
          <w:bCs/>
        </w:rPr>
        <w:t>Figure 5. Reflective versus expressive rating.</w:t>
      </w:r>
    </w:p>
    <w:p w14:paraId="60CE95A1" w14:textId="77777777" w:rsidR="00CF2D02" w:rsidRDefault="00CF2D02" w:rsidP="00CF2D02">
      <w:pPr>
        <w:spacing w:line="240" w:lineRule="auto"/>
        <w:jc w:val="both"/>
        <w:rPr>
          <w:rFonts w:ascii="Aptos" w:hAnsi="Aptos"/>
          <w:b/>
        </w:rPr>
      </w:pPr>
    </w:p>
    <w:p w14:paraId="5F58FB29" w14:textId="3D0380BA" w:rsidR="00DE0869" w:rsidRPr="00AF6336" w:rsidRDefault="00000000" w:rsidP="00FE3980">
      <w:pPr>
        <w:spacing w:line="240" w:lineRule="auto"/>
        <w:ind w:firstLine="720"/>
        <w:jc w:val="both"/>
        <w:rPr>
          <w:rFonts w:ascii="Aptos" w:hAnsi="Aptos"/>
        </w:rPr>
      </w:pPr>
      <w:r w:rsidRPr="00AF6336">
        <w:rPr>
          <w:rFonts w:ascii="Aptos" w:hAnsi="Aptos"/>
          <w:b/>
        </w:rPr>
        <w:t xml:space="preserve">Reflective non-rating, relative to expressive rating, elicits greater activation from default mode network and alters sensory processing. </w:t>
      </w:r>
      <w:r w:rsidRPr="00AF6336">
        <w:rPr>
          <w:rFonts w:ascii="Aptos" w:hAnsi="Aptos"/>
        </w:rPr>
        <w:t>When examining regions which demonstrated greater activation while not rating, we witnessed a similar pattern: both contrasts identified significant activation in default mode network regions, but reflective-expressive differences were more extensive and robust (</w:t>
      </w:r>
      <w:r w:rsidRPr="00AF6336">
        <w:rPr>
          <w:rFonts w:ascii="Aptos" w:hAnsi="Aptos"/>
          <w:b/>
        </w:rPr>
        <w:t>Figure 5</w:t>
      </w:r>
      <w:r w:rsidRPr="00AF6336">
        <w:rPr>
          <w:rFonts w:ascii="Aptos" w:hAnsi="Aptos"/>
        </w:rPr>
        <w:t>). We specifically observed engagement of the bilateral precuneus (</w:t>
      </w:r>
      <w:proofErr w:type="spellStart"/>
      <w:r w:rsidRPr="00AF6336">
        <w:rPr>
          <w:rFonts w:ascii="Aptos" w:hAnsi="Aptos"/>
        </w:rPr>
        <w:t>pCUN</w:t>
      </w:r>
      <w:proofErr w:type="spellEnd"/>
      <w:r w:rsidRPr="00AF6336">
        <w:rPr>
          <w:rFonts w:ascii="Aptos" w:hAnsi="Aptos"/>
        </w:rPr>
        <w:t>), cuneus (CUN), calcarine cortex, temporoparietal junction (TPJ), middle temporal gyrus (MTG), the temporal poles (TP), and superior temporal sulcus (STS) across both designs. However, the reflective-expressive design exhibited larger and more extensive clusters in auditory (right superior temporal lobe (STL), left middle temporal lobe</w:t>
      </w:r>
      <w:r w:rsidR="009027B2">
        <w:rPr>
          <w:rFonts w:ascii="Aptos" w:hAnsi="Aptos"/>
        </w:rPr>
        <w:t xml:space="preserve"> </w:t>
      </w:r>
      <w:r w:rsidRPr="00AF6336">
        <w:rPr>
          <w:rFonts w:ascii="Aptos" w:hAnsi="Aptos"/>
        </w:rPr>
        <w:t xml:space="preserve">(MTL)), visual (superior occipital lobe (Occ), fusiform gyrus (FFG), lingual gyrus (LING), CUN) and language (left posterior MTL) networks that lacked parallels in the expressive-expressive contrast. </w:t>
      </w:r>
      <w:commentRangeStart w:id="7"/>
      <w:r w:rsidRPr="00AF6336">
        <w:rPr>
          <w:rFonts w:ascii="Aptos" w:hAnsi="Aptos"/>
        </w:rPr>
        <w:t xml:space="preserve">To illustrate, when activation clusters from both contrasts were matched according to coordinates of the peak voxel, eleven </w:t>
      </w:r>
      <w:r w:rsidR="003D7995">
        <w:rPr>
          <w:rFonts w:ascii="Aptos" w:hAnsi="Aptos"/>
        </w:rPr>
        <w:t xml:space="preserve">(11) </w:t>
      </w:r>
      <w:r w:rsidRPr="00AF6336">
        <w:rPr>
          <w:rFonts w:ascii="Aptos" w:hAnsi="Aptos"/>
        </w:rPr>
        <w:t>expressive-expressive default mode clusters had counterparts among the fourteen reflective-expressive default mode clusters, while only two auditory and one language expressive-expressive cluster demonstrated counterparts among the seven auditory, five visual, and two language clusters observed as significant in the reflective-expressive contrast.</w:t>
      </w:r>
      <w:commentRangeEnd w:id="7"/>
      <w:r w:rsidRPr="00AF6336">
        <w:rPr>
          <w:rFonts w:ascii="Aptos" w:hAnsi="Aptos"/>
        </w:rPr>
        <w:commentReference w:id="7"/>
      </w:r>
      <w:r w:rsidRPr="00AF6336">
        <w:rPr>
          <w:rFonts w:ascii="Aptos" w:hAnsi="Aptos"/>
        </w:rPr>
        <w:t xml:space="preserve"> Both contrasts also showed activations in the ventromedial prefrontal cortex (</w:t>
      </w:r>
      <w:proofErr w:type="spellStart"/>
      <w:r w:rsidRPr="00AF6336">
        <w:rPr>
          <w:rFonts w:ascii="Aptos" w:hAnsi="Aptos"/>
        </w:rPr>
        <w:t>vmPFC</w:t>
      </w:r>
      <w:proofErr w:type="spellEnd"/>
      <w:r w:rsidRPr="00AF6336">
        <w:rPr>
          <w:rFonts w:ascii="Aptos" w:hAnsi="Aptos"/>
        </w:rPr>
        <w:t>), though these activations were again more extensive in the reflective-expressive design. These findings underscore the consistent involvement of the default mode network in periods of passive engagement or non-task-related mental processes. However, these findings also suggest that the act of rating can produce differences in sensory processing, relative to reflective engagement, even when rating is not actively happening.</w:t>
      </w:r>
    </w:p>
    <w:p w14:paraId="304EDBD1" w14:textId="670BED0B" w:rsidR="0034534F" w:rsidRDefault="00000000" w:rsidP="00FE3980">
      <w:pPr>
        <w:spacing w:line="240" w:lineRule="auto"/>
        <w:ind w:firstLine="720"/>
        <w:jc w:val="both"/>
        <w:rPr>
          <w:rFonts w:ascii="Aptos" w:hAnsi="Aptos"/>
        </w:rPr>
      </w:pPr>
      <w:r w:rsidRPr="00AF6336">
        <w:rPr>
          <w:rFonts w:ascii="Aptos" w:hAnsi="Aptos"/>
          <w:b/>
        </w:rPr>
        <w:t>Reflective non-rating, relative to expressive non-rating, recruited greater default mode network activation</w:t>
      </w:r>
      <w:r w:rsidRPr="00AF6336">
        <w:rPr>
          <w:rFonts w:ascii="Aptos" w:hAnsi="Aptos"/>
        </w:rPr>
        <w:t xml:space="preserve">. The two types of non-rating behavior captured within this study may represent fundamentally different cognitive phenomena. In the former, subjects were able to more 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more completely understand how reflective and expressive engagement alter viewing experiences, we contrasted non-rating activity during reflective runs with non-rating activity during expressive runs. </w:t>
      </w:r>
    </w:p>
    <w:p w14:paraId="523D917E" w14:textId="42DEB250" w:rsidR="00A77E81" w:rsidRDefault="00167DA6" w:rsidP="00A77E81">
      <w:pPr>
        <w:spacing w:line="240" w:lineRule="auto"/>
        <w:ind w:firstLine="720"/>
        <w:jc w:val="both"/>
        <w:rPr>
          <w:rFonts w:ascii="Aptos" w:hAnsi="Aptos"/>
        </w:rPr>
      </w:pPr>
      <w:r w:rsidRPr="00AF6336">
        <w:rPr>
          <w:rFonts w:ascii="Aptos" w:hAnsi="Aptos"/>
        </w:rPr>
        <w:lastRenderedPageBreak/>
        <w:t xml:space="preserve">Subjects who reflectively watched the video stimuli demonstrated activation clusters of a greater magnitude 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Pr>
          <w:rFonts w:ascii="Aptos" w:hAnsi="Aptos"/>
        </w:rPr>
        <w:fldChar w:fldCharType="begin"/>
      </w:r>
      <w:r w:rsidR="00E45777">
        <w:rPr>
          <w:rFonts w:ascii="Aptos" w:hAnsi="Aptos"/>
        </w:rPr>
        <w:instrText xml:space="preserve"> ADDIN ZOTERO_ITEM CSL_CITATION {"citationID":"Em62Ysuq","properties":{"formattedCitation":"(Kong et al., 2021; Schaefer et al., 2018)","plainCitation":"(Kong et al., 2021; Schaefer et al., 2018)","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926E2" w:rsidRPr="008926E2">
        <w:rPr>
          <w:rFonts w:ascii="Aptos" w:hAnsi="Aptos"/>
        </w:rPr>
        <w:t>(Kong et al., 2021; Schaefer et al., 2018)</w:t>
      </w:r>
      <w:r w:rsidR="008926E2">
        <w:rPr>
          <w:rFonts w:ascii="Aptos" w:hAnsi="Aptos"/>
        </w:rPr>
        <w:fldChar w:fldCharType="end"/>
      </w:r>
      <w:r w:rsidRPr="00AF6336">
        <w:rPr>
          <w:rFonts w:ascii="Aptos" w:hAnsi="Aptos"/>
        </w:rPr>
        <w:t xml:space="preserve">. Although many of the structures which appeared significant are typically also considered part of the default mode network (i.e., </w:t>
      </w:r>
      <w:proofErr w:type="spellStart"/>
      <w:r w:rsidRPr="00AF6336">
        <w:rPr>
          <w:rFonts w:ascii="Aptos" w:hAnsi="Aptos"/>
        </w:rPr>
        <w:t>pCUN</w:t>
      </w:r>
      <w:proofErr w:type="spellEnd"/>
      <w:r w:rsidRPr="00AF6336">
        <w:rPr>
          <w:rFonts w:ascii="Aptos" w:hAnsi="Aptos"/>
        </w:rPr>
        <w:t>, mPFC, IPL), under the Schaefer-Kong functional parcellation schema (2022), their peak activations were within control networks B and C as well as part of the salience / ventral attention network B, in the case of the IPS. Regardless, these results (</w:t>
      </w:r>
      <w:r w:rsidRPr="00A77E81">
        <w:rPr>
          <w:rFonts w:ascii="Aptos" w:hAnsi="Aptos"/>
          <w:b/>
          <w:bCs/>
        </w:rPr>
        <w:t>Figure 6</w:t>
      </w:r>
      <w:r w:rsidRPr="00AF6336">
        <w:rPr>
          <w:rFonts w:ascii="Aptos" w:hAnsi="Aptos"/>
        </w:rPr>
        <w:t>) may indicate that reflectively engaged watchers demonstrated greater activation of traditional default mode network structures (</w:t>
      </w:r>
      <w:proofErr w:type="spellStart"/>
      <w:r w:rsidRPr="00AF6336">
        <w:rPr>
          <w:rFonts w:ascii="Aptos" w:hAnsi="Aptos"/>
        </w:rPr>
        <w:t>pCUN</w:t>
      </w:r>
      <w:proofErr w:type="spellEnd"/>
      <w:r w:rsidRPr="00AF6336">
        <w:rPr>
          <w:rFonts w:ascii="Aptos" w:hAnsi="Aptos"/>
        </w:rPr>
        <w:t>, mPFC, IPL) than expressive watchers, even when not rating.</w:t>
      </w:r>
    </w:p>
    <w:p w14:paraId="7F027D4B" w14:textId="746B7A74" w:rsidR="001D1567" w:rsidRDefault="001D1567" w:rsidP="00A77E81">
      <w:pPr>
        <w:spacing w:line="240" w:lineRule="auto"/>
        <w:jc w:val="both"/>
        <w:rPr>
          <w:rFonts w:ascii="Aptos" w:hAnsi="Aptos"/>
        </w:rPr>
      </w:pPr>
      <w:r>
        <w:rPr>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p>
    <w:p w14:paraId="5BCA7775" w14:textId="07923E9B" w:rsidR="001D1567" w:rsidRDefault="001D1567" w:rsidP="00A77E81">
      <w:pPr>
        <w:spacing w:line="240" w:lineRule="auto"/>
        <w:jc w:val="both"/>
        <w:rPr>
          <w:rFonts w:ascii="Aptos" w:hAnsi="Aptos"/>
        </w:rPr>
      </w:pPr>
    </w:p>
    <w:p w14:paraId="18E07517" w14:textId="1D8D9644" w:rsidR="00DE0869" w:rsidRPr="00AF6336" w:rsidRDefault="00A77E81" w:rsidP="00A77E81">
      <w:pPr>
        <w:spacing w:line="240" w:lineRule="auto"/>
        <w:jc w:val="both"/>
        <w:rPr>
          <w:rFonts w:ascii="Aptos" w:hAnsi="Aptos"/>
        </w:rPr>
      </w:pPr>
      <w:r>
        <w:rPr>
          <w:rFonts w:ascii="Aptos" w:hAnsi="Aptos"/>
        </w:rPr>
        <w:t xml:space="preserve">Figure 6. Comparing non-rating related activation between reflective and expressive viewing. </w:t>
      </w:r>
      <w:r w:rsidR="00167DA6" w:rsidRPr="00AF6336">
        <w:rPr>
          <w:rFonts w:ascii="Aptos" w:hAnsi="Aptos"/>
        </w:rPr>
        <w:t xml:space="preserve"> </w:t>
      </w:r>
    </w:p>
    <w:p w14:paraId="5F1EBA97" w14:textId="77777777" w:rsidR="00A77E81" w:rsidRDefault="00A77E81" w:rsidP="00FE3980">
      <w:pPr>
        <w:spacing w:line="240" w:lineRule="auto"/>
        <w:ind w:firstLine="720"/>
        <w:jc w:val="both"/>
        <w:rPr>
          <w:rFonts w:ascii="Aptos" w:hAnsi="Aptos"/>
          <w:b/>
        </w:rPr>
      </w:pPr>
    </w:p>
    <w:p w14:paraId="618FE3B4" w14:textId="77777777" w:rsidR="00A77E81" w:rsidRDefault="00A77E81" w:rsidP="00FE3980">
      <w:pPr>
        <w:spacing w:line="240" w:lineRule="auto"/>
        <w:ind w:firstLine="720"/>
        <w:jc w:val="both"/>
        <w:rPr>
          <w:rFonts w:ascii="Aptos" w:hAnsi="Aptos"/>
          <w:b/>
        </w:rPr>
      </w:pPr>
    </w:p>
    <w:p w14:paraId="14865E90" w14:textId="77777777" w:rsidR="00A77E81" w:rsidRDefault="00A77E81" w:rsidP="00FE3980">
      <w:pPr>
        <w:spacing w:line="240" w:lineRule="auto"/>
        <w:ind w:firstLine="720"/>
        <w:jc w:val="both"/>
        <w:rPr>
          <w:rFonts w:ascii="Aptos" w:hAnsi="Aptos"/>
          <w:b/>
        </w:rPr>
      </w:pPr>
    </w:p>
    <w:p w14:paraId="03532A6D" w14:textId="77777777" w:rsidR="00A77E81" w:rsidRDefault="00A77E81" w:rsidP="00FE3980">
      <w:pPr>
        <w:spacing w:line="240" w:lineRule="auto"/>
        <w:ind w:firstLine="720"/>
        <w:jc w:val="both"/>
        <w:rPr>
          <w:rFonts w:ascii="Aptos" w:hAnsi="Aptos"/>
          <w:b/>
        </w:rPr>
      </w:pPr>
    </w:p>
    <w:p w14:paraId="1AB0728D" w14:textId="77777777" w:rsidR="00A77E81" w:rsidRDefault="00A77E81" w:rsidP="00FE3980">
      <w:pPr>
        <w:spacing w:line="240" w:lineRule="auto"/>
        <w:ind w:firstLine="720"/>
        <w:jc w:val="both"/>
        <w:rPr>
          <w:rFonts w:ascii="Aptos" w:hAnsi="Aptos"/>
          <w:b/>
        </w:rPr>
      </w:pPr>
    </w:p>
    <w:p w14:paraId="45660AA0" w14:textId="77777777" w:rsidR="00A77E81" w:rsidRDefault="00A77E81" w:rsidP="00FE3980">
      <w:pPr>
        <w:spacing w:line="240" w:lineRule="auto"/>
        <w:ind w:firstLine="720"/>
        <w:jc w:val="both"/>
        <w:rPr>
          <w:rFonts w:ascii="Aptos" w:hAnsi="Aptos"/>
          <w:b/>
        </w:rPr>
      </w:pPr>
    </w:p>
    <w:p w14:paraId="3969BF20" w14:textId="77777777" w:rsidR="00A77E81" w:rsidRDefault="00A77E81" w:rsidP="00FE3980">
      <w:pPr>
        <w:spacing w:line="240" w:lineRule="auto"/>
        <w:ind w:firstLine="720"/>
        <w:jc w:val="both"/>
        <w:rPr>
          <w:rFonts w:ascii="Aptos" w:hAnsi="Aptos"/>
          <w:b/>
        </w:rPr>
      </w:pPr>
    </w:p>
    <w:p w14:paraId="3415A5AA" w14:textId="77777777" w:rsidR="00A77E81" w:rsidRDefault="00A77E81" w:rsidP="00FE3980">
      <w:pPr>
        <w:spacing w:line="240" w:lineRule="auto"/>
        <w:ind w:firstLine="720"/>
        <w:jc w:val="both"/>
        <w:rPr>
          <w:rFonts w:ascii="Aptos" w:hAnsi="Aptos"/>
          <w:b/>
        </w:rPr>
      </w:pPr>
    </w:p>
    <w:p w14:paraId="22963A3D" w14:textId="77777777" w:rsidR="00A77E81" w:rsidRDefault="00A77E81" w:rsidP="00FE3980">
      <w:pPr>
        <w:spacing w:line="240" w:lineRule="auto"/>
        <w:ind w:firstLine="720"/>
        <w:jc w:val="both"/>
        <w:rPr>
          <w:rFonts w:ascii="Aptos" w:hAnsi="Aptos"/>
          <w:b/>
        </w:rPr>
      </w:pPr>
    </w:p>
    <w:p w14:paraId="0B4D2FA5" w14:textId="77777777" w:rsidR="00A77E81" w:rsidRDefault="00A77E81" w:rsidP="00FE3980">
      <w:pPr>
        <w:spacing w:line="240" w:lineRule="auto"/>
        <w:ind w:firstLine="720"/>
        <w:jc w:val="both"/>
        <w:rPr>
          <w:rFonts w:ascii="Aptos" w:hAnsi="Aptos"/>
          <w:b/>
        </w:rPr>
      </w:pPr>
    </w:p>
    <w:p w14:paraId="276F0BE9" w14:textId="77777777" w:rsidR="001D1567" w:rsidRDefault="001D1567" w:rsidP="00A77E81">
      <w:pPr>
        <w:spacing w:line="240" w:lineRule="auto"/>
        <w:jc w:val="both"/>
        <w:rPr>
          <w:rFonts w:ascii="Aptos" w:hAnsi="Aptos"/>
          <w:bCs/>
          <w:noProof/>
        </w:rPr>
      </w:pPr>
    </w:p>
    <w:p w14:paraId="6FDA7571" w14:textId="25B8B8D5" w:rsidR="00A77E81" w:rsidRPr="00A77E81" w:rsidRDefault="001D1567" w:rsidP="00A77E81">
      <w:pPr>
        <w:spacing w:line="240" w:lineRule="auto"/>
        <w:jc w:val="both"/>
        <w:rPr>
          <w:rFonts w:ascii="Aptos" w:hAnsi="Aptos"/>
          <w:bCs/>
        </w:rPr>
      </w:pPr>
      <w:r>
        <w:rPr>
          <w:noProof/>
        </w:rPr>
        <w:lastRenderedPageBreak/>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A77E81">
        <w:rPr>
          <w:rFonts w:ascii="Aptos" w:hAnsi="Aptos"/>
          <w:bCs/>
        </w:rPr>
        <w:t>Figure 7. Differences in neural synchrony during expressive and reflective rating.</w:t>
      </w:r>
    </w:p>
    <w:p w14:paraId="48802B97" w14:textId="77777777" w:rsidR="00A77E81" w:rsidRDefault="00A77E81" w:rsidP="00FE3980">
      <w:pPr>
        <w:spacing w:line="240" w:lineRule="auto"/>
        <w:ind w:firstLine="720"/>
        <w:jc w:val="both"/>
        <w:rPr>
          <w:rFonts w:ascii="Aptos" w:hAnsi="Aptos"/>
          <w:b/>
        </w:rPr>
      </w:pPr>
    </w:p>
    <w:p w14:paraId="75F8A0D5" w14:textId="0FB8F99F" w:rsidR="00DE0869" w:rsidRPr="00AF6336" w:rsidRDefault="00167DA6" w:rsidP="00FE3980">
      <w:pPr>
        <w:spacing w:line="240" w:lineRule="auto"/>
        <w:ind w:firstLine="720"/>
        <w:jc w:val="both"/>
        <w:rPr>
          <w:rFonts w:ascii="Aptos" w:hAnsi="Aptos"/>
          <w:b/>
        </w:rPr>
      </w:pPr>
      <w:r w:rsidRPr="00AF6336">
        <w:rPr>
          <w:rFonts w:ascii="Aptos" w:hAnsi="Aptos"/>
          <w:b/>
        </w:rPr>
        <w:t xml:space="preserve">Raters synchronized in control networks, while non-raters synchronized in attention and default mode networks. </w:t>
      </w:r>
      <w:r w:rsidRPr="00AF6336">
        <w:rPr>
          <w:rFonts w:ascii="Aptos" w:hAnsi="Aptos"/>
          <w:bCs/>
        </w:rPr>
        <w:t>The results of our ISC analysis, which examined intra-condition synchrony during expressive rating and reflective non-rating, followed trends seen in previous analyses (</w:t>
      </w:r>
      <w:r w:rsidRPr="00A77E81">
        <w:rPr>
          <w:rFonts w:ascii="Aptos" w:hAnsi="Aptos"/>
          <w:b/>
        </w:rPr>
        <w:t>Figure 7</w:t>
      </w:r>
      <w:r w:rsidRPr="00AF6336">
        <w:rPr>
          <w:rFonts w:ascii="Aptos" w:hAnsi="Aptos"/>
          <w:bCs/>
        </w:rPr>
        <w:t xml:space="preserve">). When subjects were reflectively engaged with a stimulus, they demonstrated significantly greater synchrony (i.e., neural dynamics) than raters in the right </w:t>
      </w:r>
      <w:proofErr w:type="spellStart"/>
      <w:r w:rsidRPr="00AF6336">
        <w:rPr>
          <w:rFonts w:ascii="Aptos" w:hAnsi="Aptos"/>
          <w:bCs/>
        </w:rPr>
        <w:t>pCUN</w:t>
      </w:r>
      <w:proofErr w:type="spellEnd"/>
      <w:r w:rsidRPr="00AF6336">
        <w:rPr>
          <w:rFonts w:ascii="Aptos" w:hAnsi="Aptos"/>
          <w:bCs/>
        </w:rPr>
        <w:t xml:space="preserve"> (Schaefer-Kong parcellation 225 of 400), bilateral TPJ (Schaefer-Kong parcellations 108, 311, and 337 of 400). Within the Schaefer-Kong defined functional networks, these regions are part of the default mode (B), salience and ventral attention (B), and auditory networks. However, raters demonstrated greater synchrony than non-raters in the left AI (Schaefer-Kong parcellation 56 of 400) and right IPS (Schaefer-Kong parcellation 248 of 400). Both are considered part of the control network (A).</w:t>
      </w:r>
      <w:r w:rsidRPr="00AF6336">
        <w:rPr>
          <w:rFonts w:ascii="Aptos" w:hAnsi="Aptos"/>
          <w:b/>
        </w:rPr>
        <w:t xml:space="preserve"> </w:t>
      </w:r>
    </w:p>
    <w:p w14:paraId="366B5A97" w14:textId="77777777" w:rsidR="00FE3980" w:rsidRDefault="00FE3980">
      <w:pPr>
        <w:rPr>
          <w:b/>
          <w:bCs/>
        </w:rPr>
      </w:pPr>
      <w:bookmarkStart w:id="8" w:name="_ff7ui3r811kl" w:colFirst="0" w:colLast="0"/>
      <w:bookmarkEnd w:id="8"/>
      <w:r>
        <w:rPr>
          <w:b/>
          <w:bCs/>
        </w:rPr>
        <w:br w:type="page"/>
      </w:r>
    </w:p>
    <w:p w14:paraId="3524B403" w14:textId="1BB97FDF" w:rsidR="00DE0869" w:rsidRPr="00FE3980" w:rsidRDefault="00000000" w:rsidP="00FE3980">
      <w:pPr>
        <w:rPr>
          <w:b/>
          <w:bCs/>
        </w:rPr>
      </w:pPr>
      <w:r w:rsidRPr="00FE3980">
        <w:rPr>
          <w:b/>
          <w:bCs/>
        </w:rPr>
        <w:lastRenderedPageBreak/>
        <w:t>Discussion</w:t>
      </w:r>
    </w:p>
    <w:p w14:paraId="4E7EA768" w14:textId="5B6270CC" w:rsidR="00DE3855" w:rsidRPr="00DE3855" w:rsidRDefault="00DE3855" w:rsidP="00DE3855">
      <w:pPr>
        <w:spacing w:line="240" w:lineRule="auto"/>
        <w:ind w:firstLine="720"/>
        <w:jc w:val="both"/>
        <w:rPr>
          <w:rFonts w:ascii="Aptos" w:eastAsia="Times New Roman" w:hAnsi="Aptos"/>
          <w:color w:val="000000"/>
          <w:lang w:val="en-US"/>
        </w:rPr>
      </w:pPr>
      <w:r w:rsidRPr="00DE3855">
        <w:rPr>
          <w:rFonts w:ascii="Aptos" w:hAnsi="Aptos"/>
        </w:rPr>
        <w:t>The present study aimed to characterize how neural activity differed while continuously rating or not rating a video stimulus under otherwise identical instructional conditions and focal topics. We sought to answer this question comprehensively, examining</w:t>
      </w:r>
      <w:r w:rsidR="00167DA6">
        <w:rPr>
          <w:rFonts w:ascii="Aptos" w:hAnsi="Aptos"/>
        </w:rPr>
        <w:t>:</w:t>
      </w:r>
      <w:r w:rsidRPr="00DE3855">
        <w:rPr>
          <w:rFonts w:ascii="Aptos" w:hAnsi="Aptos"/>
        </w:rPr>
        <w:t xml:space="preserve"> </w:t>
      </w:r>
      <w:r w:rsidR="00167DA6">
        <w:rPr>
          <w:rFonts w:ascii="Aptos" w:hAnsi="Aptos"/>
        </w:rPr>
        <w:t xml:space="preserve">1) </w:t>
      </w:r>
      <w:r w:rsidRPr="00DE3855">
        <w:rPr>
          <w:rFonts w:ascii="Aptos" w:hAnsi="Aptos"/>
        </w:rPr>
        <w:t>differences in average activity magnitude between discrete engagement states</w:t>
      </w:r>
      <w:r w:rsidR="00167DA6">
        <w:rPr>
          <w:rFonts w:ascii="Aptos" w:hAnsi="Aptos"/>
        </w:rPr>
        <w:t>, 2)</w:t>
      </w:r>
      <w:r w:rsidRPr="00DE3855">
        <w:rPr>
          <w:rFonts w:ascii="Aptos" w:hAnsi="Aptos"/>
        </w:rPr>
        <w:t xml:space="preserve"> variations in activity that correlated with variations </w:t>
      </w:r>
      <w:r w:rsidR="00167DA6">
        <w:rPr>
          <w:rFonts w:ascii="Aptos" w:hAnsi="Aptos"/>
        </w:rPr>
        <w:t xml:space="preserve">in </w:t>
      </w:r>
      <w:r w:rsidRPr="00DE3855">
        <w:rPr>
          <w:rFonts w:ascii="Aptos" w:hAnsi="Aptos"/>
        </w:rPr>
        <w:t>rating behavior</w:t>
      </w:r>
      <w:r w:rsidR="00167DA6">
        <w:rPr>
          <w:rFonts w:ascii="Aptos" w:hAnsi="Aptos"/>
        </w:rPr>
        <w:t>,</w:t>
      </w:r>
      <w:r w:rsidRPr="00DE3855">
        <w:rPr>
          <w:rFonts w:ascii="Aptos" w:hAnsi="Aptos"/>
        </w:rPr>
        <w:t xml:space="preserve"> and</w:t>
      </w:r>
      <w:r w:rsidR="00167DA6">
        <w:rPr>
          <w:rFonts w:ascii="Aptos" w:hAnsi="Aptos"/>
        </w:rPr>
        <w:t xml:space="preserve"> 3) differences in</w:t>
      </w:r>
      <w:r w:rsidRPr="00DE3855">
        <w:rPr>
          <w:rFonts w:ascii="Aptos" w:hAnsi="Aptos"/>
        </w:rPr>
        <w:t xml:space="preserve"> intragroup </w:t>
      </w:r>
      <w:r w:rsidR="00167DA6">
        <w:rPr>
          <w:rFonts w:ascii="Aptos" w:hAnsi="Aptos"/>
        </w:rPr>
        <w:t xml:space="preserve">neural </w:t>
      </w:r>
      <w:r w:rsidRPr="00DE3855">
        <w:rPr>
          <w:rFonts w:ascii="Aptos" w:hAnsi="Aptos"/>
        </w:rPr>
        <w:t xml:space="preserve">synchrony. In doing so, this study extends results first reported by </w:t>
      </w:r>
      <w:r w:rsidR="00891EB6">
        <w:rPr>
          <w:rFonts w:ascii="Aptos" w:hAnsi="Aptos"/>
        </w:rPr>
        <w:fldChar w:fldCharType="begin"/>
      </w:r>
      <w:r w:rsidR="00E45777">
        <w:rPr>
          <w:rFonts w:ascii="Aptos" w:hAnsi="Aptos"/>
        </w:rPr>
        <w:instrText xml:space="preserve"> ADDIN ZOTERO_ITEM CSL_CITATION {"citationID":"3UWrnbeM","properties":{"formattedCitation":"(Hutcherson et al., 2005)","plainCitation":"(Hutcherson et al., 2005)","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891EB6">
        <w:rPr>
          <w:rFonts w:ascii="Aptos" w:hAnsi="Aptos"/>
        </w:rPr>
        <w:fldChar w:fldCharType="separate"/>
      </w:r>
      <w:r w:rsidR="00891EB6" w:rsidRPr="00891EB6">
        <w:rPr>
          <w:rFonts w:ascii="Aptos" w:hAnsi="Aptos"/>
        </w:rPr>
        <w:t>Hutcherson et al., 2005</w:t>
      </w:r>
      <w:r w:rsidR="00891EB6">
        <w:rPr>
          <w:rFonts w:ascii="Aptos" w:hAnsi="Aptos"/>
        </w:rPr>
        <w:fldChar w:fldCharType="end"/>
      </w:r>
      <w:r w:rsidRPr="00DE3855">
        <w:rPr>
          <w:rFonts w:ascii="Aptos" w:hAnsi="Aptos"/>
        </w:rPr>
        <w:t xml:space="preserve">, which, to our knowledge, is the only other direct assessment of the effects of rating behavior itself upon neural activity. </w:t>
      </w:r>
      <w:r w:rsidRPr="00DE3855">
        <w:rPr>
          <w:rFonts w:ascii="Aptos" w:eastAsia="Times New Roman" w:hAnsi="Aptos"/>
          <w:color w:val="000000"/>
          <w:lang w:val="en-US"/>
        </w:rPr>
        <w:t xml:space="preserve">Based upon this previous work and supplemental priors from an automated meta-analysis, we expected rating to demonstrate increased activity in ACC, AI, IPS SPL, STG, Occ, TPJ and FFG and </w:t>
      </w:r>
      <w:r w:rsidR="00A77E81">
        <w:rPr>
          <w:rFonts w:ascii="Aptos" w:eastAsia="Times New Roman" w:hAnsi="Aptos"/>
          <w:color w:val="000000"/>
          <w:lang w:val="en-US"/>
        </w:rPr>
        <w:t xml:space="preserve">show </w:t>
      </w:r>
      <w:r w:rsidRPr="00DE3855">
        <w:rPr>
          <w:rFonts w:ascii="Aptos" w:eastAsia="Times New Roman" w:hAnsi="Aptos"/>
          <w:color w:val="000000"/>
          <w:lang w:val="en-US"/>
        </w:rPr>
        <w:t>more consistent activity in ACC, AI, and IPS.</w:t>
      </w:r>
      <w:r w:rsidRPr="00DE3855">
        <w:rPr>
          <w:rFonts w:ascii="Aptos" w:hAnsi="Aptos"/>
        </w:rPr>
        <w:t xml:space="preserve"> </w:t>
      </w:r>
      <w:r w:rsidRPr="00DE3855">
        <w:rPr>
          <w:rFonts w:ascii="Aptos" w:eastAsia="Times New Roman" w:hAnsi="Aptos"/>
          <w:color w:val="000000"/>
          <w:lang w:val="en-US"/>
        </w:rPr>
        <w:t xml:space="preserve">We also expected </w:t>
      </w:r>
      <w:r w:rsidR="009C0CFA">
        <w:rPr>
          <w:rFonts w:ascii="Aptos" w:eastAsia="Times New Roman" w:hAnsi="Aptos"/>
          <w:color w:val="000000"/>
          <w:lang w:val="en-US"/>
        </w:rPr>
        <w:t>reflective non-rating</w:t>
      </w:r>
      <w:r w:rsidRPr="00DE3855">
        <w:rPr>
          <w:rFonts w:ascii="Aptos" w:eastAsia="Times New Roman" w:hAnsi="Aptos"/>
          <w:color w:val="000000"/>
          <w:lang w:val="en-US"/>
        </w:rPr>
        <w:t xml:space="preserve"> to demonstrate increased activity and more consistent activity in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IPL, and mPFC. Though, we also expected increased activation from attention and salience regions during expressive non-rating relative to </w:t>
      </w:r>
      <w:r w:rsidR="009C0CFA">
        <w:rPr>
          <w:rFonts w:ascii="Aptos" w:eastAsia="Times New Roman" w:hAnsi="Aptos"/>
          <w:color w:val="000000"/>
          <w:lang w:val="en-US"/>
        </w:rPr>
        <w:t xml:space="preserve">reflective </w:t>
      </w:r>
      <w:r w:rsidRPr="00DE3855">
        <w:rPr>
          <w:rFonts w:ascii="Aptos" w:eastAsia="Times New Roman" w:hAnsi="Aptos"/>
          <w:color w:val="000000"/>
          <w:lang w:val="en-US"/>
        </w:rPr>
        <w:t>non-rating.</w:t>
      </w:r>
    </w:p>
    <w:p w14:paraId="19A60C29" w14:textId="5F45FA95" w:rsidR="00DE3855" w:rsidRPr="00DE3855" w:rsidRDefault="00DE3855" w:rsidP="00DE3855">
      <w:pPr>
        <w:spacing w:line="240" w:lineRule="auto"/>
        <w:ind w:firstLine="720"/>
        <w:jc w:val="both"/>
        <w:textAlignment w:val="center"/>
        <w:rPr>
          <w:rFonts w:ascii="Aptos" w:eastAsia="Times New Roman" w:hAnsi="Aptos" w:cs="Calibri"/>
          <w:color w:val="000000"/>
          <w:lang w:val="en-US"/>
        </w:rPr>
      </w:pPr>
      <w:r w:rsidRPr="00DE3855">
        <w:rPr>
          <w:rFonts w:ascii="Aptos" w:eastAsia="Times New Roman" w:hAnsi="Aptos"/>
          <w:color w:val="000000"/>
          <w:lang w:val="en-US"/>
        </w:rPr>
        <w:t xml:space="preserve">In line with our hypothesis, we found that rating did recruit greater activation from IPS, SPL, Occ, and </w:t>
      </w:r>
      <w:proofErr w:type="gramStart"/>
      <w:r w:rsidRPr="00DE3855">
        <w:rPr>
          <w:rFonts w:ascii="Aptos" w:eastAsia="Times New Roman" w:hAnsi="Aptos"/>
          <w:color w:val="000000"/>
          <w:lang w:val="en-US"/>
        </w:rPr>
        <w:t>FFG,  relative</w:t>
      </w:r>
      <w:proofErr w:type="gramEnd"/>
      <w:r w:rsidRPr="00DE3855">
        <w:rPr>
          <w:rFonts w:ascii="Aptos" w:eastAsia="Times New Roman" w:hAnsi="Aptos"/>
          <w:color w:val="000000"/>
          <w:lang w:val="en-US"/>
        </w:rPr>
        <w:t xml:space="preserve"> to reflective non-rating, while non-rating recruited greater activation in IPL,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and </w:t>
      </w:r>
      <w:proofErr w:type="spellStart"/>
      <w:r w:rsidRPr="00DE3855">
        <w:rPr>
          <w:rFonts w:ascii="Aptos" w:eastAsia="Times New Roman" w:hAnsi="Aptos"/>
          <w:color w:val="000000"/>
          <w:lang w:val="en-US"/>
        </w:rPr>
        <w:t>vmPFC</w:t>
      </w:r>
      <w:proofErr w:type="spellEnd"/>
      <w:r w:rsidRPr="00DE3855">
        <w:rPr>
          <w:rFonts w:ascii="Aptos" w:eastAsia="Times New Roman" w:hAnsi="Aptos"/>
          <w:color w:val="000000"/>
          <w:lang w:val="en-US"/>
        </w:rPr>
        <w:t xml:space="preserve"> relative to rating. However, contrary to our hypothesis, we did not find differences between the two conditions in activation of the ACC, AI, or STG. Additionally, we found that non-rating elicited greater </w:t>
      </w:r>
      <w:proofErr w:type="spellStart"/>
      <w:r w:rsidRPr="00DE3855">
        <w:rPr>
          <w:rFonts w:ascii="Aptos" w:eastAsia="Times New Roman" w:hAnsi="Aptos"/>
          <w:color w:val="000000"/>
          <w:lang w:val="en-US"/>
        </w:rPr>
        <w:t>pSTS</w:t>
      </w:r>
      <w:proofErr w:type="spellEnd"/>
      <w:r w:rsidRPr="00DE3855">
        <w:rPr>
          <w:rFonts w:ascii="Aptos" w:eastAsia="Times New Roman" w:hAnsi="Aptos"/>
          <w:color w:val="000000"/>
          <w:lang w:val="en-US"/>
        </w:rPr>
        <w:t xml:space="preserve"> / TPJ activation relative to rating, which was the opposite of what we predicted. Raters did demonstrate more similar activity to one another over time than non-raters in portions of the IPS and AI while non-raters demonstrated more intragroup similarity in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and TPJ. No significant group synchrony differences were observed in IPL, mPFC, or ACC, contrary to our hypothesis. While no regions were consistently recruited across </w:t>
      </w:r>
      <w:r w:rsidR="00167DA6">
        <w:rPr>
          <w:rFonts w:ascii="Aptos" w:eastAsia="Times New Roman" w:hAnsi="Aptos"/>
          <w:color w:val="000000"/>
          <w:lang w:val="en-US"/>
        </w:rPr>
        <w:t xml:space="preserve">all </w:t>
      </w:r>
      <w:r w:rsidRPr="00DE3855">
        <w:rPr>
          <w:rFonts w:ascii="Aptos" w:eastAsia="Times New Roman" w:hAnsi="Aptos"/>
          <w:color w:val="000000"/>
          <w:lang w:val="en-US"/>
        </w:rPr>
        <w:t xml:space="preserve">parametric, univariate, and intersubject correlational analyses, portions of the right MTL, bilateral TPJ, right IPS, and right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were active in both the univariate and intersubject correlational analyses, though the exact localization of activation clusters differed slightly from analysis to analysis. Left AI was only active in the parametric modulation and intersubject correlational analyses. In general, rating appeared to differentially recruit control, attention, salience, memory, and visual networks while not rating appeared to recruit default mode and auditory networks, with some additional recruitment from visual and salience structures not recruited by rating.</w:t>
      </w:r>
    </w:p>
    <w:p w14:paraId="5C1A9547" w14:textId="61451640" w:rsidR="00DE0869" w:rsidRDefault="00000000" w:rsidP="00DE3855">
      <w:pPr>
        <w:spacing w:line="240" w:lineRule="auto"/>
        <w:ind w:firstLine="720"/>
        <w:jc w:val="both"/>
        <w:rPr>
          <w:rFonts w:ascii="Aptos" w:hAnsi="Aptos"/>
          <w:bCs/>
        </w:rPr>
      </w:pPr>
      <w:r w:rsidRPr="00AF6336">
        <w:rPr>
          <w:rFonts w:ascii="Aptos" w:hAnsi="Aptos"/>
          <w:b/>
        </w:rPr>
        <w:t xml:space="preserve">Interpretation </w:t>
      </w:r>
      <w:r w:rsidR="00745ABA">
        <w:rPr>
          <w:rFonts w:ascii="Aptos" w:hAnsi="Aptos"/>
          <w:b/>
        </w:rPr>
        <w:t>of Results.</w:t>
      </w:r>
      <w:r w:rsidRPr="00AF6336">
        <w:rPr>
          <w:rFonts w:ascii="Aptos" w:hAnsi="Aptos"/>
          <w:b/>
        </w:rPr>
        <w:t xml:space="preserve"> </w:t>
      </w:r>
      <w:r w:rsidR="00DE3855" w:rsidRPr="00DE3855">
        <w:rPr>
          <w:rFonts w:ascii="Aptos" w:hAnsi="Aptos"/>
          <w:bCs/>
        </w:rPr>
        <w:t xml:space="preserve">One interpretation of these results, informed in part by the associations tied to Kong's 17 discrete networks </w:t>
      </w:r>
      <w:r w:rsidR="00446140">
        <w:rPr>
          <w:rFonts w:ascii="Aptos" w:hAnsi="Aptos"/>
          <w:bCs/>
        </w:rPr>
        <w:fldChar w:fldCharType="begin"/>
      </w:r>
      <w:r w:rsidR="00E45777">
        <w:rPr>
          <w:rFonts w:ascii="Aptos" w:hAnsi="Aptos"/>
          <w:bCs/>
        </w:rPr>
        <w:instrText xml:space="preserve"> ADDIN ZOTERO_ITEM CSL_CITATION {"citationID":"tECsoLlm","properties":{"formattedCitation":"(Kong et al., 2021)","plainCitation":"(Kong et al., 2021)","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446140">
        <w:rPr>
          <w:rFonts w:ascii="Aptos" w:hAnsi="Aptos"/>
          <w:bCs/>
        </w:rPr>
        <w:fldChar w:fldCharType="separate"/>
      </w:r>
      <w:r w:rsidR="00446140" w:rsidRPr="00446140">
        <w:rPr>
          <w:rFonts w:ascii="Aptos" w:hAnsi="Aptos"/>
        </w:rPr>
        <w:t>(Kong et al., 2021)</w:t>
      </w:r>
      <w:r w:rsidR="00446140">
        <w:rPr>
          <w:rFonts w:ascii="Aptos" w:hAnsi="Aptos"/>
          <w:bCs/>
        </w:rPr>
        <w:fldChar w:fldCharType="end"/>
      </w:r>
      <w:r w:rsidR="00DE3855" w:rsidRPr="00DE3855">
        <w:rPr>
          <w:rFonts w:ascii="Aptos" w:hAnsi="Aptos"/>
          <w:bCs/>
        </w:rPr>
        <w:t>, is that rating demanded complex problem-solving (ContA) and error monitoring (</w:t>
      </w:r>
      <w:proofErr w:type="spellStart"/>
      <w:r w:rsidR="00DE3855" w:rsidRPr="00DE3855">
        <w:rPr>
          <w:rFonts w:ascii="Aptos" w:hAnsi="Aptos"/>
          <w:bCs/>
        </w:rPr>
        <w:t>ContB</w:t>
      </w:r>
      <w:proofErr w:type="spellEnd"/>
      <w:r w:rsidR="00DE3855" w:rsidRPr="00DE3855">
        <w:rPr>
          <w:rFonts w:ascii="Aptos" w:hAnsi="Aptos"/>
          <w:bCs/>
        </w:rPr>
        <w:t>) via top-down,  voluntary attention (DorsAttnA) for sustained periods of time (</w:t>
      </w:r>
      <w:proofErr w:type="spellStart"/>
      <w:r w:rsidR="00DE3855" w:rsidRPr="00DE3855">
        <w:rPr>
          <w:rFonts w:ascii="Aptos" w:hAnsi="Aptos"/>
          <w:bCs/>
        </w:rPr>
        <w:t>DorsAttnB</w:t>
      </w:r>
      <w:proofErr w:type="spellEnd"/>
      <w:r w:rsidR="00DE3855" w:rsidRPr="00DE3855">
        <w:rPr>
          <w:rFonts w:ascii="Aptos" w:hAnsi="Aptos"/>
          <w:bCs/>
        </w:rPr>
        <w:t>) in search of unexpected, decision-relevant (SVAN B) stimuli. Reflective viewing generated more mind-wandering (DMN A), mentalizing (DMN B) and may have promoted broader sensory processing (</w:t>
      </w:r>
      <w:proofErr w:type="spellStart"/>
      <w:r w:rsidR="00DE3855" w:rsidRPr="00DE3855">
        <w:rPr>
          <w:rFonts w:ascii="Aptos" w:hAnsi="Aptos"/>
          <w:bCs/>
        </w:rPr>
        <w:t>Aud</w:t>
      </w:r>
      <w:proofErr w:type="spellEnd"/>
      <w:r w:rsidR="00DE3855" w:rsidRPr="00DE3855">
        <w:rPr>
          <w:rFonts w:ascii="Aptos" w:hAnsi="Aptos"/>
          <w:bCs/>
        </w:rPr>
        <w:t xml:space="preserve">, </w:t>
      </w:r>
      <w:proofErr w:type="spellStart"/>
      <w:r w:rsidR="00DE3855" w:rsidRPr="00DE3855">
        <w:rPr>
          <w:rFonts w:ascii="Aptos" w:hAnsi="Aptos"/>
          <w:bCs/>
        </w:rPr>
        <w:t>VisualA</w:t>
      </w:r>
      <w:proofErr w:type="spellEnd"/>
      <w:r w:rsidR="00DE3855" w:rsidRPr="00DE3855">
        <w:rPr>
          <w:rFonts w:ascii="Aptos" w:hAnsi="Aptos"/>
          <w:bCs/>
        </w:rPr>
        <w:t xml:space="preserve">, </w:t>
      </w:r>
      <w:proofErr w:type="spellStart"/>
      <w:r w:rsidR="00DE3855" w:rsidRPr="00DE3855">
        <w:rPr>
          <w:rFonts w:ascii="Aptos" w:hAnsi="Aptos"/>
          <w:bCs/>
        </w:rPr>
        <w:t>VisualB</w:t>
      </w:r>
      <w:proofErr w:type="spellEnd"/>
      <w:r w:rsidR="00DE3855" w:rsidRPr="00DE3855">
        <w:rPr>
          <w:rFonts w:ascii="Aptos" w:hAnsi="Aptos"/>
          <w:bCs/>
        </w:rPr>
        <w:t xml:space="preserve">) while noting unexpected, decision-relevant (SVAN B) stimuli. Notably absent networks within this analysis include </w:t>
      </w:r>
      <w:proofErr w:type="spellStart"/>
      <w:r w:rsidR="00DE3855" w:rsidRPr="00DE3855">
        <w:rPr>
          <w:rFonts w:ascii="Aptos" w:hAnsi="Aptos"/>
          <w:bCs/>
        </w:rPr>
        <w:t>DefaultC</w:t>
      </w:r>
      <w:proofErr w:type="spellEnd"/>
      <w:r w:rsidR="00DE3855" w:rsidRPr="00DE3855">
        <w:rPr>
          <w:rFonts w:ascii="Aptos" w:hAnsi="Aptos"/>
          <w:bCs/>
        </w:rPr>
        <w:t xml:space="preserve">, </w:t>
      </w:r>
      <w:proofErr w:type="spellStart"/>
      <w:r w:rsidR="00DE3855" w:rsidRPr="00DE3855">
        <w:rPr>
          <w:rFonts w:ascii="Aptos" w:hAnsi="Aptos"/>
          <w:bCs/>
        </w:rPr>
        <w:t>ContC</w:t>
      </w:r>
      <w:proofErr w:type="spellEnd"/>
      <w:r w:rsidR="00DE3855" w:rsidRPr="00DE3855">
        <w:rPr>
          <w:rFonts w:ascii="Aptos" w:hAnsi="Aptos"/>
          <w:bCs/>
        </w:rPr>
        <w:t>, SVAN A, and Visual C which are involved in future planning, flexible behavioral regulation, bottom-up salience detection, and visual integration across different modalities, respectively</w:t>
      </w:r>
      <w:r w:rsidR="00167DA6">
        <w:rPr>
          <w:rFonts w:ascii="Aptos" w:hAnsi="Aptos"/>
          <w:bCs/>
        </w:rPr>
        <w:t xml:space="preserve"> </w:t>
      </w:r>
      <w:r w:rsidR="00F209AB">
        <w:rPr>
          <w:rFonts w:ascii="Aptos" w:hAnsi="Aptos"/>
          <w:bCs/>
        </w:rPr>
        <w:fldChar w:fldCharType="begin"/>
      </w:r>
      <w:r w:rsidR="00E45777">
        <w:rPr>
          <w:rFonts w:ascii="Aptos" w:hAnsi="Aptos"/>
          <w:bCs/>
        </w:rPr>
        <w:instrText xml:space="preserve"> ADDIN ZOTERO_ITEM CSL_CITATION {"citationID":"ilAfUXc6","properties":{"formattedCitation":"(Power et al., 2011; Yeo et al., 2011)","plainCitation":"(Power et al., 2011; Yeo et al., 2011)","noteIndex":0},"citationItems":[{"id":18127,"uris":["http://zotero.org/users/6239255/items/LHKMUCY5"],"itemData":{"id":18127,"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Pr>
          <w:rFonts w:ascii="Aptos" w:hAnsi="Aptos"/>
          <w:bCs/>
        </w:rPr>
        <w:fldChar w:fldCharType="separate"/>
      </w:r>
      <w:r w:rsidR="00F209AB" w:rsidRPr="00F209AB">
        <w:rPr>
          <w:rFonts w:ascii="Aptos" w:hAnsi="Aptos"/>
        </w:rPr>
        <w:t>(Power et al., 2011; Yeo et al., 2011)</w:t>
      </w:r>
      <w:r w:rsidR="00F209AB">
        <w:rPr>
          <w:rFonts w:ascii="Aptos" w:hAnsi="Aptos"/>
          <w:bCs/>
        </w:rPr>
        <w:fldChar w:fldCharType="end"/>
      </w:r>
      <w:r w:rsidR="00DE3855" w:rsidRPr="00DE3855">
        <w:rPr>
          <w:rFonts w:ascii="Aptos" w:hAnsi="Aptos"/>
          <w:bCs/>
        </w:rPr>
        <w:t>. Their absence suggests that these processes may be less relevant to or relatively unaffected by rating in this context.</w:t>
      </w:r>
    </w:p>
    <w:p w14:paraId="6BE2844C" w14:textId="1AD5E2F2" w:rsidR="004C0767" w:rsidRDefault="008D4759" w:rsidP="00DE3855">
      <w:pPr>
        <w:spacing w:line="240" w:lineRule="auto"/>
        <w:ind w:firstLine="720"/>
        <w:jc w:val="both"/>
        <w:rPr>
          <w:rFonts w:ascii="Aptos" w:hAnsi="Aptos"/>
          <w:bCs/>
        </w:rPr>
      </w:pPr>
      <w:r>
        <w:rPr>
          <w:rFonts w:ascii="Aptos" w:hAnsi="Aptos"/>
          <w:bCs/>
        </w:rPr>
        <w:t xml:space="preserve">These results largely aligned with </w:t>
      </w:r>
      <w:r w:rsidR="004C0767" w:rsidRPr="004C0767">
        <w:rPr>
          <w:rFonts w:ascii="Aptos" w:hAnsi="Aptos"/>
          <w:bCs/>
        </w:rPr>
        <w:t>Hutcherson and colleagues</w:t>
      </w:r>
      <w:r>
        <w:rPr>
          <w:rFonts w:ascii="Aptos" w:hAnsi="Aptos"/>
          <w:bCs/>
        </w:rPr>
        <w:t>’ contrast of a passive and expressive viewing study design, though we witnessed much broader activation across our contrasts. Hutcherson et al.</w:t>
      </w:r>
      <w:r w:rsidR="004C0767" w:rsidRPr="004C0767">
        <w:rPr>
          <w:rFonts w:ascii="Aptos" w:hAnsi="Aptos"/>
          <w:bCs/>
        </w:rPr>
        <w:t xml:space="preserve"> concl</w:t>
      </w:r>
      <w:r>
        <w:rPr>
          <w:rFonts w:ascii="Aptos" w:hAnsi="Aptos"/>
          <w:bCs/>
        </w:rPr>
        <w:t xml:space="preserve">uded </w:t>
      </w:r>
      <w:r w:rsidR="004C0767" w:rsidRPr="004C0767">
        <w:rPr>
          <w:rFonts w:ascii="Aptos" w:hAnsi="Aptos"/>
          <w:bCs/>
        </w:rPr>
        <w:t xml:space="preserve">that active rating may alter attention and sensory integration based upon research suggesting that the dACC and dmPFC were heavily involved in introspection </w:t>
      </w:r>
      <w:r w:rsidR="00891EB6">
        <w:rPr>
          <w:rFonts w:ascii="Aptos" w:hAnsi="Aptos"/>
          <w:bCs/>
        </w:rPr>
        <w:fldChar w:fldCharType="begin"/>
      </w:r>
      <w:r w:rsidR="00E45777">
        <w:rPr>
          <w:rFonts w:ascii="Aptos" w:hAnsi="Aptos"/>
          <w:bCs/>
        </w:rPr>
        <w:instrText xml:space="preserve"> ADDIN ZOTERO_ITEM CSL_CITATION {"citationID":"vvNEOns2","properties":{"formattedCitation":"(Ochsner et al., 2004)","plainCitation":"(Ochsner et al., 2004)","noteIndex":0},"citationItems":[{"id":18143,"uris":["http://zotero.org/users/6239255/items/XF5ZRNK2"],"itemData":{"id":18143,"type":"article-journal","abstract":"Understanding one's own and other individual's emotional states is essential for maintaining emotional equilibrium and strong social bonds. Although the neural substrates supporting reflection upon one's own feelings have been investigated, no studies have directly examined attributions about the internal emotional states of others to determine whether common or distinct neural systems support these abilities. The present study sought to directly compare brain regions involved in judging one's own, as compared to another individual's, emotional state. Thirteen participants viewed mixed valence blocks of photos drawn from the International Affective Picture System while whole-brain fMRI data were collected. Preblock cues instructed participants to evaluate either their emotional response to each photo, the emotional state of the central figure in each photo, or (in a baseline condition) whether the photo was taken indoors or outdoors. Contrasts indicated (1) that both self and other judgments activated the medial prefrontal cortex (MPFC), the superior temporal gyrus, and the posterior cingulate/precuneus, (2) that self judgments selectively activated subregions of the MPFC and the left temporal cortex, whereas (3) other judgments selectively activated the left lateral prefrontal cortex (including Broca's area) and the medial occipital cortex. These results suggest (1) that self and other evaluation of emotion rely on a network of common mechanisms centered on the MPFC, which has been hypothesized to support mental state attributions in general, and (2) that medial and lateral PFC regions selectively recruited by self or other judgments may be involved in attention to, and elaboration of, internally as opposed to externally generated information.","container-title":"Journal of Cognitive Neuroscience","DOI":"10.1162/0898929042947829","ISSN":"0898-929X","issue":"10","journalAbbreviation":"Journal of Cognitive Neuroscience","page":"1746-1772","title":"Reflecting upon Feelings: An fMRI Study of Neural Systems Supporting the Attribution of Emotion to Self and Other","volume":"16","author":[{"family":"Ochsner","given":"Kevin N."},{"family":"Knierim","given":"Kyle"},{"family":"Ludlow","given":"David H."},{"family":"Hanelin","given":"Josh"},{"family":"Ramachandran","given":"Tara"},{"family":"Glover","given":"Gary"},{"family":"Mackey","given":"Sean C."}],"issued":{"date-parts":[["2004",12,1]]}}}],"schema":"https://github.com/citation-style-language/schema/raw/master/csl-citation.json"} </w:instrText>
      </w:r>
      <w:r w:rsidR="00891EB6">
        <w:rPr>
          <w:rFonts w:ascii="Aptos" w:hAnsi="Aptos"/>
          <w:bCs/>
        </w:rPr>
        <w:fldChar w:fldCharType="separate"/>
      </w:r>
      <w:r w:rsidR="00891EB6" w:rsidRPr="00891EB6">
        <w:rPr>
          <w:rFonts w:ascii="Aptos" w:hAnsi="Aptos"/>
        </w:rPr>
        <w:t>(Ochsner et al., 2004)</w:t>
      </w:r>
      <w:r w:rsidR="00891EB6">
        <w:rPr>
          <w:rFonts w:ascii="Aptos" w:hAnsi="Aptos"/>
          <w:bCs/>
        </w:rPr>
        <w:fldChar w:fldCharType="end"/>
      </w:r>
      <w:r w:rsidR="004C0767" w:rsidRPr="004C0767">
        <w:rPr>
          <w:rFonts w:ascii="Aptos" w:hAnsi="Aptos"/>
          <w:bCs/>
        </w:rPr>
        <w:t xml:space="preserve"> and AI, ACC, and IPL were involved in attention </w:t>
      </w:r>
      <w:r w:rsidR="00891EB6">
        <w:rPr>
          <w:rFonts w:ascii="Aptos" w:hAnsi="Aptos"/>
          <w:bCs/>
        </w:rPr>
        <w:fldChar w:fldCharType="begin"/>
      </w:r>
      <w:r w:rsidR="00E45777">
        <w:rPr>
          <w:rFonts w:ascii="Aptos" w:hAnsi="Aptos"/>
          <w:bCs/>
        </w:rPr>
        <w:instrText xml:space="preserve"> ADDIN ZOTERO_ITEM CSL_CITATION {"citationID":"ScyHkaUH","properties":{"formattedCitation":"(Wager et al., 2004)","plainCitation":"(Wager et al., 2004)","noteIndex":0},"citationItems":[{"id":18142,"uris":["http://zotero.org/users/6239255/items/AU5LFJLE"],"itemData":{"id":18142,"type":"article-journal","abstract":"This paper reports a meta-analysis of neuroimaging studies of attention shifting and executive processes in working memory. We analyzed peak activation  coordinates from 31 fMRI and PET studies of five types of shifting using  kernel-based methods [NeuroImage 19 (2003) 513]. Analyses collapsing across  different types of shifting gave more consistent results overall than analysis  within individual types, suggesting a commonality across types of shifting. These  areas shared substantial, significant overlap with regions derived from  kernel-based analyses of reported peaks for executive processes in working memory  (WM). The results suggest that there is a common set of brain regions active in  diverse executive control operations, including medial prefrontal, superior and  inferior parietal, medial parietal, and premotor cortices. However, within  several of these regions, different types of switching produced spatially  discriminable activation foci. Precise locations of meta analysis-derived regions  from both attention shifting and working memory are defined electronically and  may be used as regions of interest in future studies.","container-title":"NeuroImage","DOI":"10.1016/j.neuroimage.2004.03.052","ISSN":"1053-8119","issue":"4","journalAbbreviation":"Neuroimage","language":"eng","note":"publisher-place: United States\nPMID: 15275924","page":"1679-1693","title":"Neuroimaging studies of shifting attention: a meta-analysis.","volume":"22","author":[{"family":"Wager","given":"Tor D."},{"family":"Jonides","given":"John"},{"family":"Reading","given":"Susan"}],"issued":{"date-parts":[["2004",8]]}}}],"schema":"https://github.com/citation-style-language/schema/raw/master/csl-citation.json"} </w:instrText>
      </w:r>
      <w:r w:rsidR="00891EB6">
        <w:rPr>
          <w:rFonts w:ascii="Aptos" w:hAnsi="Aptos"/>
          <w:bCs/>
        </w:rPr>
        <w:fldChar w:fldCharType="separate"/>
      </w:r>
      <w:r w:rsidR="00891EB6" w:rsidRPr="00891EB6">
        <w:rPr>
          <w:rFonts w:ascii="Aptos" w:hAnsi="Aptos"/>
        </w:rPr>
        <w:t>(Wager et al., 2004)</w:t>
      </w:r>
      <w:r w:rsidR="00891EB6">
        <w:rPr>
          <w:rFonts w:ascii="Aptos" w:hAnsi="Aptos"/>
          <w:bCs/>
        </w:rPr>
        <w:fldChar w:fldCharType="end"/>
      </w:r>
      <w:r w:rsidR="004C0767" w:rsidRPr="004C0767">
        <w:rPr>
          <w:rFonts w:ascii="Aptos" w:hAnsi="Aptos"/>
          <w:bCs/>
        </w:rPr>
        <w:t xml:space="preserve">, but found little evidence to suggest that rating affected regions responsible for emotion response </w:t>
      </w:r>
      <w:r w:rsidR="00446140">
        <w:rPr>
          <w:rFonts w:ascii="Aptos" w:hAnsi="Aptos"/>
          <w:bCs/>
        </w:rPr>
        <w:fldChar w:fldCharType="begin"/>
      </w:r>
      <w:r w:rsidR="00E45777">
        <w:rPr>
          <w:rFonts w:ascii="Aptos" w:hAnsi="Aptos"/>
          <w:bCs/>
        </w:rPr>
        <w:instrText xml:space="preserve"> ADDIN ZOTERO_ITEM CSL_CITATION {"citationID":"549szZmg","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446140">
        <w:rPr>
          <w:rFonts w:ascii="Aptos" w:hAnsi="Aptos"/>
          <w:bCs/>
        </w:rPr>
        <w:fldChar w:fldCharType="separate"/>
      </w:r>
      <w:r w:rsidR="00986859" w:rsidRPr="00986859">
        <w:rPr>
          <w:rFonts w:ascii="Aptos" w:hAnsi="Aptos"/>
        </w:rPr>
        <w:t>(Hutcherson et al., 2005)</w:t>
      </w:r>
      <w:r w:rsidR="00446140">
        <w:rPr>
          <w:rFonts w:ascii="Aptos" w:hAnsi="Aptos"/>
          <w:bCs/>
        </w:rPr>
        <w:fldChar w:fldCharType="end"/>
      </w:r>
      <w:r w:rsidR="004C0767" w:rsidRPr="004C0767">
        <w:rPr>
          <w:rFonts w:ascii="Aptos" w:hAnsi="Aptos"/>
          <w:bCs/>
        </w:rPr>
        <w:t xml:space="preserve">. </w:t>
      </w:r>
      <w:r>
        <w:rPr>
          <w:rFonts w:ascii="Aptos" w:hAnsi="Aptos"/>
          <w:bCs/>
        </w:rPr>
        <w:t>While we also failed to find evidence to suggest differences in emotion response</w:t>
      </w:r>
      <w:r w:rsidR="004C0767" w:rsidRPr="004C0767">
        <w:rPr>
          <w:rFonts w:ascii="Aptos" w:hAnsi="Aptos"/>
          <w:bCs/>
        </w:rPr>
        <w:t xml:space="preserve">, </w:t>
      </w:r>
      <w:r w:rsidR="004C0767" w:rsidRPr="004C0767">
        <w:rPr>
          <w:rFonts w:ascii="Aptos" w:hAnsi="Aptos"/>
          <w:bCs/>
        </w:rPr>
        <w:lastRenderedPageBreak/>
        <w:t>evidence from our univariate contrasts between reflective and expressive engagement may suggest more extensive differences between rating and not-rating than what had been found by Hutcherson and colleagues</w:t>
      </w:r>
      <w:r w:rsidR="00891EB6">
        <w:rPr>
          <w:rFonts w:ascii="Aptos" w:hAnsi="Aptos"/>
          <w:bCs/>
        </w:rPr>
        <w:t xml:space="preserve"> </w:t>
      </w:r>
      <w:r w:rsidR="00891EB6">
        <w:rPr>
          <w:rFonts w:ascii="Aptos" w:hAnsi="Aptos"/>
          <w:bCs/>
        </w:rPr>
        <w:fldChar w:fldCharType="begin"/>
      </w:r>
      <w:r w:rsidR="00E45777">
        <w:rPr>
          <w:rFonts w:ascii="Aptos" w:hAnsi="Aptos"/>
          <w:bCs/>
        </w:rPr>
        <w:instrText xml:space="preserve"> ADDIN ZOTERO_ITEM CSL_CITATION {"citationID":"2EOp5e3p","properties":{"formattedCitation":"(Hutcherson et al., 2005)","plainCitation":"(Hutcherson et al., 2005)","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891EB6">
        <w:rPr>
          <w:rFonts w:ascii="Aptos" w:hAnsi="Aptos"/>
          <w:bCs/>
        </w:rPr>
        <w:fldChar w:fldCharType="separate"/>
      </w:r>
      <w:r w:rsidR="00891EB6" w:rsidRPr="00891EB6">
        <w:rPr>
          <w:rFonts w:ascii="Aptos" w:hAnsi="Aptos"/>
        </w:rPr>
        <w:t>(2005)</w:t>
      </w:r>
      <w:r w:rsidR="00891EB6">
        <w:rPr>
          <w:rFonts w:ascii="Aptos" w:hAnsi="Aptos"/>
          <w:bCs/>
        </w:rPr>
        <w:fldChar w:fldCharType="end"/>
      </w:r>
      <w:r>
        <w:rPr>
          <w:rFonts w:ascii="Aptos" w:hAnsi="Aptos"/>
          <w:bCs/>
        </w:rPr>
        <w:t xml:space="preserve">. For example, activation of the TPJ, TP, and </w:t>
      </w:r>
      <w:proofErr w:type="spellStart"/>
      <w:r>
        <w:rPr>
          <w:rFonts w:ascii="Aptos" w:hAnsi="Aptos"/>
          <w:bCs/>
        </w:rPr>
        <w:t>pCUN</w:t>
      </w:r>
      <w:proofErr w:type="spellEnd"/>
      <w:r>
        <w:rPr>
          <w:rFonts w:ascii="Aptos" w:hAnsi="Aptos"/>
          <w:bCs/>
        </w:rPr>
        <w:t xml:space="preserve"> may suggest differences in social cognition as a product of condition. The extent to which this </w:t>
      </w:r>
      <w:r w:rsidR="00167DA6">
        <w:rPr>
          <w:rFonts w:ascii="Aptos" w:hAnsi="Aptos"/>
          <w:bCs/>
        </w:rPr>
        <w:t>may be</w:t>
      </w:r>
      <w:r>
        <w:rPr>
          <w:rFonts w:ascii="Aptos" w:hAnsi="Aptos"/>
          <w:bCs/>
        </w:rPr>
        <w:t xml:space="preserve"> a </w:t>
      </w:r>
      <w:r w:rsidR="008E6275">
        <w:rPr>
          <w:rFonts w:ascii="Aptos" w:hAnsi="Aptos"/>
          <w:bCs/>
        </w:rPr>
        <w:t>consequence</w:t>
      </w:r>
      <w:r>
        <w:rPr>
          <w:rFonts w:ascii="Aptos" w:hAnsi="Aptos"/>
          <w:bCs/>
        </w:rPr>
        <w:t xml:space="preserve"> of </w:t>
      </w:r>
      <w:r w:rsidR="008E6275">
        <w:rPr>
          <w:rFonts w:ascii="Aptos" w:hAnsi="Aptos"/>
          <w:bCs/>
        </w:rPr>
        <w:t xml:space="preserve">social </w:t>
      </w:r>
      <w:r>
        <w:rPr>
          <w:rFonts w:ascii="Aptos" w:hAnsi="Aptos"/>
          <w:bCs/>
        </w:rPr>
        <w:t>task demands is unclear.</w:t>
      </w:r>
      <w:r w:rsidR="00745ABA">
        <w:rPr>
          <w:rFonts w:ascii="Aptos" w:hAnsi="Aptos"/>
          <w:bCs/>
        </w:rPr>
        <w:t xml:space="preserve"> Our task demands differed from Hutcherson et al.’s in that our designated focus was an explicitly social question</w:t>
      </w:r>
      <w:r w:rsidR="008E6275">
        <w:rPr>
          <w:rFonts w:ascii="Aptos" w:hAnsi="Aptos"/>
          <w:bCs/>
        </w:rPr>
        <w:t xml:space="preserve"> (i.e., subject’s certainty of the guilt or innocence of a character)</w:t>
      </w:r>
      <w:r w:rsidR="00745ABA">
        <w:rPr>
          <w:rFonts w:ascii="Aptos" w:hAnsi="Aptos"/>
          <w:bCs/>
        </w:rPr>
        <w:t xml:space="preserve">, which may differ from an </w:t>
      </w:r>
      <w:r w:rsidR="00A77E81">
        <w:rPr>
          <w:rFonts w:ascii="Aptos" w:hAnsi="Aptos"/>
          <w:bCs/>
        </w:rPr>
        <w:t xml:space="preserve">explicitly </w:t>
      </w:r>
      <w:r w:rsidR="00745ABA">
        <w:rPr>
          <w:rFonts w:ascii="Aptos" w:hAnsi="Aptos"/>
          <w:bCs/>
        </w:rPr>
        <w:t>emotional question. When assessing a person’s guilt or innocence, t</w:t>
      </w:r>
      <w:r w:rsidR="00745ABA" w:rsidRPr="00745ABA">
        <w:rPr>
          <w:rFonts w:ascii="Aptos" w:hAnsi="Aptos"/>
          <w:bCs/>
        </w:rPr>
        <w:t>here is theoretically a correct answer</w:t>
      </w:r>
      <w:r w:rsidR="00745ABA">
        <w:rPr>
          <w:rFonts w:ascii="Aptos" w:hAnsi="Aptos"/>
          <w:bCs/>
        </w:rPr>
        <w:t xml:space="preserve"> that one could ascertain</w:t>
      </w:r>
      <w:r w:rsidR="008E6275">
        <w:rPr>
          <w:rFonts w:ascii="Aptos" w:hAnsi="Aptos"/>
          <w:bCs/>
        </w:rPr>
        <w:t xml:space="preserve"> from the information provided. </w:t>
      </w:r>
      <w:r w:rsidR="008E6275" w:rsidRPr="00745ABA">
        <w:rPr>
          <w:rFonts w:ascii="Aptos" w:hAnsi="Aptos"/>
          <w:bCs/>
        </w:rPr>
        <w:t>As such</w:t>
      </w:r>
      <w:r w:rsidR="008E6275">
        <w:rPr>
          <w:rFonts w:ascii="Aptos" w:hAnsi="Aptos"/>
          <w:bCs/>
        </w:rPr>
        <w:t>,</w:t>
      </w:r>
      <w:r w:rsidR="008E6275" w:rsidRPr="00745ABA">
        <w:rPr>
          <w:rFonts w:ascii="Aptos" w:hAnsi="Aptos"/>
          <w:bCs/>
        </w:rPr>
        <w:t xml:space="preserve"> there may be more to gain from </w:t>
      </w:r>
      <w:r w:rsidR="008E6275">
        <w:rPr>
          <w:rFonts w:ascii="Aptos" w:hAnsi="Aptos"/>
          <w:bCs/>
        </w:rPr>
        <w:t>focusing greater attention upon</w:t>
      </w:r>
      <w:r w:rsidR="008E6275" w:rsidRPr="00745ABA">
        <w:rPr>
          <w:rFonts w:ascii="Aptos" w:hAnsi="Aptos"/>
          <w:bCs/>
        </w:rPr>
        <w:t xml:space="preserve"> </w:t>
      </w:r>
      <w:r w:rsidR="008E6275">
        <w:rPr>
          <w:rFonts w:ascii="Aptos" w:hAnsi="Aptos"/>
          <w:bCs/>
        </w:rPr>
        <w:t xml:space="preserve">events to identify relevant, potentially obscured, information and </w:t>
      </w:r>
      <w:r w:rsidR="008E6275" w:rsidRPr="00745ABA">
        <w:rPr>
          <w:rFonts w:ascii="Aptos" w:hAnsi="Aptos"/>
          <w:bCs/>
        </w:rPr>
        <w:t>more carefully</w:t>
      </w:r>
      <w:r w:rsidR="008E6275">
        <w:rPr>
          <w:rFonts w:ascii="Aptos" w:hAnsi="Aptos"/>
          <w:bCs/>
        </w:rPr>
        <w:t xml:space="preserve"> analyzing character i</w:t>
      </w:r>
      <w:r w:rsidR="008E6275" w:rsidRPr="00745ABA">
        <w:rPr>
          <w:rFonts w:ascii="Aptos" w:hAnsi="Aptos"/>
          <w:bCs/>
        </w:rPr>
        <w:t xml:space="preserve">nteractions. This might not be </w:t>
      </w:r>
      <w:r w:rsidR="008E6275">
        <w:rPr>
          <w:rFonts w:ascii="Aptos" w:hAnsi="Aptos"/>
          <w:bCs/>
        </w:rPr>
        <w:t xml:space="preserve">equally </w:t>
      </w:r>
      <w:r w:rsidR="008E6275" w:rsidRPr="00745ABA">
        <w:rPr>
          <w:rFonts w:ascii="Aptos" w:hAnsi="Aptos"/>
          <w:bCs/>
        </w:rPr>
        <w:t>true for emotions</w:t>
      </w:r>
      <w:r w:rsidR="008E6275">
        <w:rPr>
          <w:rFonts w:ascii="Aptos" w:hAnsi="Aptos"/>
          <w:bCs/>
        </w:rPr>
        <w:t>. O</w:t>
      </w:r>
      <w:r w:rsidR="00745ABA">
        <w:rPr>
          <w:rFonts w:ascii="Aptos" w:hAnsi="Aptos"/>
          <w:bCs/>
        </w:rPr>
        <w:t xml:space="preserve">ne’s emotional reaction to </w:t>
      </w:r>
      <w:r w:rsidR="008E6275">
        <w:rPr>
          <w:rFonts w:ascii="Aptos" w:hAnsi="Aptos"/>
          <w:bCs/>
        </w:rPr>
        <w:t xml:space="preserve">the same </w:t>
      </w:r>
      <w:r w:rsidR="00745ABA">
        <w:rPr>
          <w:rFonts w:ascii="Aptos" w:hAnsi="Aptos"/>
          <w:bCs/>
        </w:rPr>
        <w:t>events</w:t>
      </w:r>
      <w:r w:rsidR="008E6275">
        <w:rPr>
          <w:rFonts w:ascii="Aptos" w:hAnsi="Aptos"/>
          <w:bCs/>
        </w:rPr>
        <w:t xml:space="preserve">, however, may be </w:t>
      </w:r>
      <w:r w:rsidR="00745ABA">
        <w:rPr>
          <w:rFonts w:ascii="Aptos" w:hAnsi="Aptos"/>
          <w:bCs/>
        </w:rPr>
        <w:t>comparatively subjective</w:t>
      </w:r>
      <w:r w:rsidR="008E6275">
        <w:rPr>
          <w:rFonts w:ascii="Aptos" w:hAnsi="Aptos"/>
          <w:bCs/>
        </w:rPr>
        <w:t xml:space="preserve"> and less informed by careful attention or problem-solving</w:t>
      </w:r>
      <w:r w:rsidR="00745ABA" w:rsidRPr="00745ABA">
        <w:rPr>
          <w:rFonts w:ascii="Aptos" w:hAnsi="Aptos"/>
          <w:bCs/>
        </w:rPr>
        <w:t xml:space="preserve">. </w:t>
      </w:r>
      <w:r w:rsidR="00745ABA">
        <w:rPr>
          <w:rFonts w:ascii="Aptos" w:hAnsi="Aptos"/>
          <w:bCs/>
        </w:rPr>
        <w:t xml:space="preserve">However, more studies analyzing the effects of rating are needed to conclusively determine the effect that different task demands have upon neural activity while rating. </w:t>
      </w:r>
    </w:p>
    <w:p w14:paraId="64393EF2" w14:textId="257B613D" w:rsidR="004C0767" w:rsidRDefault="00785A46" w:rsidP="00DE3855">
      <w:pPr>
        <w:spacing w:line="240" w:lineRule="auto"/>
        <w:ind w:firstLine="720"/>
        <w:jc w:val="both"/>
        <w:rPr>
          <w:rFonts w:ascii="Aptos" w:hAnsi="Aptos"/>
          <w:bCs/>
        </w:rPr>
      </w:pPr>
      <w:r>
        <w:rPr>
          <w:rFonts w:ascii="Aptos" w:hAnsi="Aptos"/>
          <w:b/>
        </w:rPr>
        <w:t>Additional</w:t>
      </w:r>
      <w:r w:rsidR="00DE3855">
        <w:rPr>
          <w:rFonts w:ascii="Aptos" w:hAnsi="Aptos"/>
          <w:b/>
        </w:rPr>
        <w:t xml:space="preserve"> Findings.</w:t>
      </w:r>
      <w:r>
        <w:rPr>
          <w:rFonts w:ascii="Aptos" w:hAnsi="Aptos"/>
          <w:b/>
        </w:rPr>
        <w:t xml:space="preserve"> </w:t>
      </w:r>
      <w:r w:rsidR="004C0767" w:rsidRPr="004C0767">
        <w:rPr>
          <w:rFonts w:ascii="Aptos" w:hAnsi="Aptos"/>
          <w:bCs/>
        </w:rPr>
        <w:t>A few unanticipated-but-observed trends might provide additional insight into the cognitive differences underlying expressive and reflective viewing.</w:t>
      </w:r>
      <w:r w:rsidR="004C0767">
        <w:t xml:space="preserve"> </w:t>
      </w:r>
      <w:r w:rsidR="004C0767" w:rsidRPr="004C0767">
        <w:rPr>
          <w:rFonts w:ascii="Aptos" w:hAnsi="Aptos"/>
          <w:bCs/>
        </w:rPr>
        <w:t>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differences could be observed depending upon whether subjects expressively or reflectively viewed a scene. Subjects did recall more scenes from their expressive engagement run than their reflective engagement run, but the difference did not rise to the level of statistical significance (</w:t>
      </w:r>
      <w:r w:rsidR="004C0767" w:rsidRPr="004C0767">
        <w:rPr>
          <w:rFonts w:ascii="Aptos" w:hAnsi="Aptos"/>
          <w:bCs/>
          <w:i/>
          <w:iCs/>
        </w:rPr>
        <w:t>x</w:t>
      </w:r>
      <w:r w:rsidR="004C0767" w:rsidRPr="004C0767">
        <w:rPr>
          <w:rFonts w:ascii="Aptos" w:hAnsi="Aptos"/>
          <w:bCs/>
          <w:vertAlign w:val="superscript"/>
        </w:rPr>
        <w:t>2</w:t>
      </w:r>
      <w:r w:rsidR="004C0767" w:rsidRPr="004C0767">
        <w:rPr>
          <w:rFonts w:ascii="Aptos" w:hAnsi="Aptos"/>
          <w:bCs/>
        </w:rPr>
        <w:t xml:space="preserve"> (1, N = 980) = 1.1004, </w:t>
      </w:r>
      <w:r w:rsidR="004C0767" w:rsidRPr="004C0767">
        <w:rPr>
          <w:rFonts w:ascii="Aptos" w:hAnsi="Aptos"/>
          <w:bCs/>
          <w:i/>
          <w:iCs/>
        </w:rPr>
        <w:t>p</w:t>
      </w:r>
      <w:r w:rsidR="004C0767" w:rsidRPr="004C0767">
        <w:rPr>
          <w:rFonts w:ascii="Aptos" w:hAnsi="Aptos"/>
          <w:bCs/>
        </w:rPr>
        <w:t xml:space="preserve"> = 0.294). Though we could not demonstrate memory differences by condition with this analysis, scene recall variability was overall low, which may limit our power to detect significant differences. A </w:t>
      </w:r>
      <w:r w:rsidR="00A77E81">
        <w:rPr>
          <w:rFonts w:ascii="Aptos" w:hAnsi="Aptos"/>
          <w:bCs/>
        </w:rPr>
        <w:t xml:space="preserve">companion </w:t>
      </w:r>
      <w:r w:rsidR="004C0767" w:rsidRPr="004C0767">
        <w:rPr>
          <w:rFonts w:ascii="Aptos" w:hAnsi="Aptos"/>
          <w:bCs/>
        </w:rPr>
        <w:t xml:space="preserve">manuscript currently in preparation focused specifically upon memory in this experiment may be better suited to examine more granular (i.e., event details, episodic accuracy, etc.) facets of memory by condition. </w:t>
      </w:r>
    </w:p>
    <w:p w14:paraId="71A4EC42" w14:textId="6A1FF353" w:rsidR="004C0767" w:rsidRDefault="004C0767" w:rsidP="004C0767">
      <w:pPr>
        <w:spacing w:line="240" w:lineRule="auto"/>
        <w:ind w:firstLine="720"/>
        <w:jc w:val="both"/>
        <w:rPr>
          <w:rFonts w:ascii="Aptos" w:hAnsi="Aptos"/>
          <w:bCs/>
        </w:rPr>
      </w:pPr>
      <w:r w:rsidRPr="004C0767">
        <w:rPr>
          <w:rFonts w:ascii="Aptos" w:hAnsi="Aptos"/>
          <w:bCs/>
        </w:rPr>
        <w:t xml:space="preserve">Another noted trend was the activation of control network C and salience network A within the expressive rating and non-rating contrast, but not the expressive rating and reflective non-rating contrast. </w:t>
      </w:r>
      <w:proofErr w:type="gramStart"/>
      <w:r w:rsidRPr="004C0767">
        <w:rPr>
          <w:rFonts w:ascii="Aptos" w:hAnsi="Aptos"/>
          <w:bCs/>
        </w:rPr>
        <w:t>With the exception of</w:t>
      </w:r>
      <w:proofErr w:type="gramEnd"/>
      <w:r w:rsidRPr="004C0767">
        <w:rPr>
          <w:rFonts w:ascii="Aptos" w:hAnsi="Aptos"/>
          <w:bCs/>
        </w:rPr>
        <w:t xml:space="preserve"> these two networks, network activation was otherwise mirrored between these two contrasts. The activation of control network C and salience network A, again, suggests the need for flexible behavioral regulation under changing conditions and bottom-up salience detection </w:t>
      </w:r>
      <w:r w:rsidR="00F209AB">
        <w:rPr>
          <w:rFonts w:ascii="Aptos" w:hAnsi="Aptos"/>
          <w:bCs/>
        </w:rPr>
        <w:fldChar w:fldCharType="begin"/>
      </w:r>
      <w:r w:rsidR="00E45777">
        <w:rPr>
          <w:rFonts w:ascii="Aptos" w:hAnsi="Aptos"/>
          <w:bCs/>
        </w:rPr>
        <w:instrText xml:space="preserve"> ADDIN ZOTERO_ITEM CSL_CITATION {"citationID":"SH97KzVp","properties":{"formattedCitation":"(Power et al., 2011; Yeo et al., 2011)","plainCitation":"(Power et al., 2011; Yeo et al., 2011)","noteIndex":0},"citationItems":[{"id":18127,"uris":["http://zotero.org/users/6239255/items/LHKMUCY5"],"itemData":{"id":18127,"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Pr>
          <w:rFonts w:ascii="Aptos" w:hAnsi="Aptos"/>
          <w:bCs/>
        </w:rPr>
        <w:fldChar w:fldCharType="separate"/>
      </w:r>
      <w:r w:rsidR="00F209AB" w:rsidRPr="00F209AB">
        <w:rPr>
          <w:rFonts w:ascii="Aptos" w:hAnsi="Aptos"/>
        </w:rPr>
        <w:t>(Power et al., 2011; Yeo et al., 2011)</w:t>
      </w:r>
      <w:r w:rsidR="00F209AB">
        <w:rPr>
          <w:rFonts w:ascii="Aptos" w:hAnsi="Aptos"/>
          <w:bCs/>
        </w:rPr>
        <w:fldChar w:fldCharType="end"/>
      </w:r>
      <w:r w:rsidRPr="004C0767">
        <w:rPr>
          <w:rFonts w:ascii="Aptos" w:hAnsi="Aptos"/>
          <w:bCs/>
        </w:rPr>
        <w:t>. This ma</w:t>
      </w:r>
      <w:r w:rsidR="008E6275">
        <w:rPr>
          <w:rFonts w:ascii="Aptos" w:hAnsi="Aptos"/>
          <w:bCs/>
        </w:rPr>
        <w:t>y</w:t>
      </w:r>
      <w:r w:rsidRPr="004C0767">
        <w:rPr>
          <w:rFonts w:ascii="Aptos" w:hAnsi="Aptos"/>
          <w:bCs/>
        </w:rPr>
        <w:t xml:space="preserve"> represent categorically different attentional engagement, as subjects critically evaluate a continuous stream of relevant and irrelevant details to inform their evaluations to an extent not present when ratings do not need to be quantified.</w:t>
      </w:r>
      <w:r>
        <w:rPr>
          <w:rFonts w:ascii="Aptos" w:hAnsi="Aptos"/>
          <w:bCs/>
        </w:rPr>
        <w:t xml:space="preserve"> </w:t>
      </w:r>
      <w:r w:rsidRPr="004C0767">
        <w:rPr>
          <w:rFonts w:ascii="Aptos" w:hAnsi="Aptos"/>
          <w:bCs/>
        </w:rPr>
        <w:t>However, contradictory evidence may be observed in the non-rating and rating contrasts. As previously noted, most regions activated within the reflective non-rating and expressive rating contrast were also activated within the expressive non-rating and rating contrast with the noted exception of sensory processing regions. Elevated activation in sensory regions might be interpreted as more focused or broader attention to audio or video features of the stimulus while reflectively, not expressively, viewing</w:t>
      </w:r>
      <w:r w:rsidR="008E6275">
        <w:rPr>
          <w:rFonts w:ascii="Aptos" w:hAnsi="Aptos"/>
          <w:bCs/>
        </w:rPr>
        <w:t xml:space="preserve"> </w:t>
      </w:r>
      <w:r w:rsidR="005466D0">
        <w:rPr>
          <w:rFonts w:ascii="Aptos" w:hAnsi="Aptos"/>
          <w:bCs/>
        </w:rPr>
        <w:fldChar w:fldCharType="begin"/>
      </w:r>
      <w:r w:rsidR="005466D0">
        <w:rPr>
          <w:rFonts w:ascii="Aptos" w:hAnsi="Aptos"/>
          <w:bCs/>
        </w:rPr>
        <w:instrText xml:space="preserve"> ADDIN ZOTERO_ITEM CSL_CITATION {"citationID":"StiEtIGC","properties":{"formattedCitation":"(Posner &amp; Petersen, 1990)","plainCitation":"(Posner &amp; Petersen, 1990)","noteIndex":0},"citationItems":[{"id":18155,"uris":["http://zotero.org/users/6239255/items/68XCT968"],"itemData":{"id":18155,"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Pr>
          <w:rFonts w:ascii="Aptos" w:hAnsi="Aptos"/>
          <w:bCs/>
        </w:rPr>
        <w:fldChar w:fldCharType="separate"/>
      </w:r>
      <w:r w:rsidR="005466D0" w:rsidRPr="005466D0">
        <w:rPr>
          <w:rFonts w:ascii="Aptos" w:hAnsi="Aptos"/>
        </w:rPr>
        <w:t>(Posner &amp; Petersen, 1990)</w:t>
      </w:r>
      <w:r w:rsidR="005466D0">
        <w:rPr>
          <w:rFonts w:ascii="Aptos" w:hAnsi="Aptos"/>
          <w:bCs/>
        </w:rPr>
        <w:fldChar w:fldCharType="end"/>
      </w:r>
      <w:r w:rsidRPr="004C0767">
        <w:rPr>
          <w:rFonts w:ascii="Aptos" w:hAnsi="Aptos"/>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Pr>
          <w:rFonts w:ascii="Aptos" w:hAnsi="Aptos"/>
          <w:bCs/>
        </w:rPr>
        <w:fldChar w:fldCharType="begin"/>
      </w:r>
      <w:r w:rsidR="00E45777">
        <w:rPr>
          <w:rFonts w:ascii="Aptos" w:hAnsi="Aptos"/>
          <w:bCs/>
        </w:rPr>
        <w:instrText xml:space="preserve"> ADDIN ZOTERO_ITEM CSL_CITATION {"citationID":"rjNqfnm2","properties":{"formattedCitation":"(Kong et al., 2019; Laumann et al., 2015; Mueller et al., 2013)","plainCitation":"(Kong et al., 2019; Laumann et al., 2015; Mueller et al., 2013)","noteIndex":0},"citationItems":[{"id":18119,"uris":["http://zotero.org/users/6239255/items/TJQDNGZX"],"itemData":{"id":18119,"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18118,"uris":["http://zotero.org/users/6239255/items/LH8ZZACS"],"itemData":{"id":18118,"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18120,"uris":["http://zotero.org/users/6239255/items/AN8BBCMI"],"itemData":{"id":18120,"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Pr>
          <w:rFonts w:ascii="Aptos" w:hAnsi="Aptos"/>
          <w:bCs/>
        </w:rPr>
        <w:fldChar w:fldCharType="separate"/>
      </w:r>
      <w:r w:rsidR="00446140" w:rsidRPr="00446140">
        <w:rPr>
          <w:rFonts w:ascii="Aptos" w:hAnsi="Aptos"/>
        </w:rPr>
        <w:t>(Kong et al., 2019; Laumann et al., 2015; Mueller et al., 2013)</w:t>
      </w:r>
      <w:r w:rsidR="00446140">
        <w:rPr>
          <w:rFonts w:ascii="Aptos" w:hAnsi="Aptos"/>
          <w:bCs/>
        </w:rPr>
        <w:fldChar w:fldCharType="end"/>
      </w:r>
      <w:r w:rsidRPr="004C0767">
        <w:rPr>
          <w:rFonts w:ascii="Aptos" w:hAnsi="Aptos"/>
          <w:bCs/>
        </w:rPr>
        <w:t xml:space="preserve">. As such, statistically significant activation under between subject </w:t>
      </w:r>
      <w:r w:rsidRPr="004C0767">
        <w:rPr>
          <w:rFonts w:ascii="Aptos" w:hAnsi="Aptos"/>
          <w:bCs/>
        </w:rPr>
        <w:lastRenderedPageBreak/>
        <w:t>contrasts, but not within subject contrasts, may simply reflect reduced between-subject activation variability.</w:t>
      </w:r>
    </w:p>
    <w:p w14:paraId="02DDBBDC" w14:textId="2DBCBE5A" w:rsidR="00DE0869" w:rsidRPr="008D4759" w:rsidRDefault="004C0767" w:rsidP="008D4759">
      <w:pPr>
        <w:spacing w:line="240" w:lineRule="auto"/>
        <w:ind w:firstLine="720"/>
        <w:jc w:val="both"/>
        <w:rPr>
          <w:rFonts w:ascii="Aptos" w:hAnsi="Aptos"/>
          <w:bCs/>
        </w:rPr>
      </w:pPr>
      <w:r w:rsidRPr="004C0767">
        <w:rPr>
          <w:rFonts w:ascii="Aptos" w:hAnsi="Aptos"/>
          <w:bCs/>
        </w:rPr>
        <w:t>We hypothesized that expressive rating would yield significantly greater dACC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dACC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Pr>
          <w:rFonts w:ascii="Aptos" w:hAnsi="Aptos"/>
          <w:bCs/>
        </w:rPr>
        <w:t xml:space="preserve"> which </w:t>
      </w:r>
      <w:r w:rsidRPr="004C0767">
        <w:rPr>
          <w:rFonts w:ascii="Aptos" w:hAnsi="Aptos"/>
          <w:bCs/>
        </w:rPr>
        <w:t>found that increased rating behavior positively correlated with increased dACC activity</w:t>
      </w:r>
      <w:r w:rsidR="00A77E81">
        <w:rPr>
          <w:rFonts w:ascii="Aptos" w:hAnsi="Aptos"/>
          <w:bCs/>
        </w:rPr>
        <w:t>. T</w:t>
      </w:r>
      <w:r w:rsidRPr="004C0767">
        <w:rPr>
          <w:rFonts w:ascii="Aptos" w:hAnsi="Aptos"/>
          <w:bCs/>
        </w:rPr>
        <w:t>he contrast between reflective and expressive non-rating</w:t>
      </w:r>
      <w:r w:rsidR="00A77E81">
        <w:rPr>
          <w:rFonts w:ascii="Aptos" w:hAnsi="Aptos"/>
          <w:bCs/>
        </w:rPr>
        <w:t xml:space="preserve"> f</w:t>
      </w:r>
      <w:r w:rsidRPr="004C0767">
        <w:rPr>
          <w:rFonts w:ascii="Aptos" w:hAnsi="Aptos"/>
          <w:bCs/>
        </w:rPr>
        <w:t xml:space="preserve">ound greater activation of some task-related regions, including the </w:t>
      </w:r>
      <w:proofErr w:type="spellStart"/>
      <w:r w:rsidRPr="004C0767">
        <w:rPr>
          <w:rFonts w:ascii="Aptos" w:hAnsi="Aptos"/>
          <w:bCs/>
        </w:rPr>
        <w:t>dPFC</w:t>
      </w:r>
      <w:proofErr w:type="spellEnd"/>
      <w:r w:rsidRPr="004C0767">
        <w:rPr>
          <w:rFonts w:ascii="Aptos" w:hAnsi="Aptos"/>
          <w:bCs/>
        </w:rPr>
        <w:t>, IPL, and SMG, under reflective viewing</w:t>
      </w:r>
      <w:r w:rsidR="00A77E81">
        <w:rPr>
          <w:rFonts w:ascii="Aptos" w:hAnsi="Aptos"/>
          <w:bCs/>
        </w:rPr>
        <w:t>, which also supports this interpretation</w:t>
      </w:r>
      <w:r w:rsidRPr="004C0767">
        <w:rPr>
          <w:rFonts w:ascii="Aptos" w:hAnsi="Aptos"/>
          <w:bCs/>
        </w:rPr>
        <w:t xml:space="preserve">. This ACC activation also differs notably from what the </w:t>
      </w:r>
      <w:proofErr w:type="spellStart"/>
      <w:r w:rsidRPr="004C0767">
        <w:rPr>
          <w:rFonts w:ascii="Aptos" w:hAnsi="Aptos"/>
          <w:bCs/>
        </w:rPr>
        <w:t>neurosynth</w:t>
      </w:r>
      <w:proofErr w:type="spellEnd"/>
      <w:r w:rsidRPr="004C0767">
        <w:rPr>
          <w:rFonts w:ascii="Aptos" w:hAnsi="Aptos"/>
          <w:bCs/>
        </w:rPr>
        <w:t xml:space="preserve"> meta-analysis suggested might activate while rating, as the portions of the ACC that were active in that analysis (i.e., pregenual and </w:t>
      </w:r>
      <w:proofErr w:type="spellStart"/>
      <w:r w:rsidRPr="004C0767">
        <w:rPr>
          <w:rFonts w:ascii="Aptos" w:hAnsi="Aptos"/>
          <w:bCs/>
        </w:rPr>
        <w:t>subgenual</w:t>
      </w:r>
      <w:proofErr w:type="spellEnd"/>
      <w:r w:rsidRPr="004C0767">
        <w:rPr>
          <w:rFonts w:ascii="Aptos" w:hAnsi="Aptos"/>
          <w:bCs/>
        </w:rPr>
        <w:t xml:space="preserve"> ACC) would reflect altered emotional responses</w:t>
      </w:r>
      <w:r w:rsidR="008E6275">
        <w:rPr>
          <w:rFonts w:ascii="Aptos" w:hAnsi="Aptos"/>
          <w:bCs/>
        </w:rPr>
        <w:t xml:space="preserve"> </w:t>
      </w:r>
      <w:r w:rsidR="005466D0">
        <w:rPr>
          <w:rFonts w:ascii="Aptos" w:hAnsi="Aptos"/>
          <w:bCs/>
        </w:rPr>
        <w:fldChar w:fldCharType="begin"/>
      </w:r>
      <w:r w:rsidR="00227A75">
        <w:rPr>
          <w:rFonts w:ascii="Aptos" w:hAnsi="Aptos"/>
          <w:bCs/>
        </w:rPr>
        <w:instrText xml:space="preserve"> ADDIN ZOTERO_ITEM CSL_CITATION {"citationID":"e6yXAfm5","properties":{"formattedCitation":"(Etkin et al., 2011)","plainCitation":"(Etkin et al., 2011)","noteIndex":0},"citationItems":[{"id":18183,"uris":["http://zotero.org/users/6239255/items/ECRZQ2M5"],"itemData":{"id":18183,"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Pr>
          <w:rFonts w:ascii="Aptos" w:hAnsi="Aptos"/>
          <w:bCs/>
        </w:rPr>
        <w:fldChar w:fldCharType="separate"/>
      </w:r>
      <w:r w:rsidR="00227A75" w:rsidRPr="00227A75">
        <w:rPr>
          <w:rFonts w:ascii="Aptos" w:hAnsi="Aptos"/>
        </w:rPr>
        <w:t>(Etkin et al., 2011)</w:t>
      </w:r>
      <w:r w:rsidR="005466D0">
        <w:rPr>
          <w:rFonts w:ascii="Aptos" w:hAnsi="Aptos"/>
          <w:bCs/>
        </w:rPr>
        <w:fldChar w:fldCharType="end"/>
      </w:r>
      <w:r w:rsidRPr="004C0767">
        <w:rPr>
          <w:rFonts w:ascii="Aptos" w:hAnsi="Aptos"/>
          <w:bCs/>
        </w:rPr>
        <w:t xml:space="preserve">. In line with Hutcherson et al.'s findings, we have little evidence to suggest substantiative differences between emotion responses while expressively and reflectively viewing a stimulus (Hutcherson et al., 2005).   </w:t>
      </w:r>
    </w:p>
    <w:p w14:paraId="51E48605" w14:textId="77777777" w:rsidR="00A77E81" w:rsidRDefault="008E6275" w:rsidP="008E6275">
      <w:pPr>
        <w:spacing w:line="240" w:lineRule="auto"/>
        <w:ind w:firstLine="720"/>
        <w:jc w:val="both"/>
        <w:rPr>
          <w:rFonts w:ascii="Aptos" w:hAnsi="Aptos"/>
          <w:bCs/>
        </w:rPr>
      </w:pPr>
      <w:r w:rsidRPr="00745ABA">
        <w:rPr>
          <w:rFonts w:ascii="Aptos" w:hAnsi="Aptos"/>
          <w:b/>
        </w:rPr>
        <w:t xml:space="preserve">Relevance to Other Research. </w:t>
      </w:r>
      <w:r w:rsidRPr="00DE3855">
        <w:rPr>
          <w:rFonts w:ascii="Aptos" w:hAnsi="Aptos"/>
          <w:bCs/>
        </w:rPr>
        <w:t xml:space="preserve">By highlighting regions largely affected and unaffected by continuous rating, we have contributed to </w:t>
      </w:r>
      <w:r>
        <w:rPr>
          <w:rFonts w:ascii="Aptos" w:hAnsi="Aptos"/>
          <w:bCs/>
        </w:rPr>
        <w:t>a shared</w:t>
      </w:r>
      <w:r w:rsidRPr="00DE3855">
        <w:rPr>
          <w:rFonts w:ascii="Aptos" w:hAnsi="Aptos"/>
          <w:bCs/>
        </w:rPr>
        <w:t xml:space="preserve"> understanding of the strengths and weaknesses</w:t>
      </w:r>
      <w:r>
        <w:rPr>
          <w:rFonts w:ascii="Aptos" w:hAnsi="Aptos"/>
          <w:bCs/>
        </w:rPr>
        <w:t xml:space="preserve"> that</w:t>
      </w:r>
      <w:r w:rsidRPr="00DE3855">
        <w:rPr>
          <w:rFonts w:ascii="Aptos" w:hAnsi="Aptos"/>
          <w:bCs/>
        </w:rPr>
        <w:t xml:space="preserve"> different approaches to study</w:t>
      </w:r>
      <w:r w:rsidRPr="008E6275">
        <w:rPr>
          <w:rFonts w:ascii="Aptos" w:hAnsi="Aptos"/>
          <w:bCs/>
        </w:rPr>
        <w:t xml:space="preserve"> </w:t>
      </w:r>
      <w:r w:rsidRPr="00DE3855">
        <w:rPr>
          <w:rFonts w:ascii="Aptos" w:hAnsi="Aptos"/>
          <w:bCs/>
        </w:rPr>
        <w:t>social and affective neuroscience</w:t>
      </w:r>
      <w:r>
        <w:rPr>
          <w:rFonts w:ascii="Aptos" w:hAnsi="Aptos"/>
          <w:bCs/>
        </w:rPr>
        <w:t xml:space="preserve"> possess</w:t>
      </w:r>
      <w:r w:rsidRPr="00DE3855">
        <w:rPr>
          <w:rFonts w:ascii="Aptos" w:hAnsi="Aptos"/>
          <w:bCs/>
        </w:rPr>
        <w:t xml:space="preserve">. These results emphasize that activity in many higher-cognition association regions and limbic structures outside of attention networks remain relatively unaffected when rating, while attention and sensory processing appear most widely altered. </w:t>
      </w:r>
      <w:r w:rsidRPr="00A77E81">
        <w:rPr>
          <w:rFonts w:ascii="Aptos" w:hAnsi="Aptos"/>
          <w:bCs/>
          <w:u w:val="single"/>
        </w:rPr>
        <w:t>In other words, we found little evidence to suggest that active online rating alone substantively alters emotion responding or higher cognition, though it may alter what we pay attention to and how engaged we are with the stimulus</w:t>
      </w:r>
      <w:r w:rsidRPr="00DE3855">
        <w:rPr>
          <w:rFonts w:ascii="Aptos" w:hAnsi="Aptos"/>
          <w:bCs/>
        </w:rPr>
        <w:t xml:space="preserve">. </w:t>
      </w:r>
    </w:p>
    <w:p w14:paraId="1EB2A508" w14:textId="37DA6F17" w:rsidR="008E6275" w:rsidRDefault="008E6275" w:rsidP="008E6275">
      <w:pPr>
        <w:spacing w:line="240" w:lineRule="auto"/>
        <w:ind w:firstLine="720"/>
        <w:jc w:val="both"/>
        <w:rPr>
          <w:rFonts w:ascii="Aptos" w:hAnsi="Aptos"/>
          <w:bCs/>
        </w:rPr>
      </w:pPr>
      <w:r w:rsidRPr="00DE3855">
        <w:rPr>
          <w:rFonts w:ascii="Aptos" w:hAnsi="Aptos"/>
          <w:bCs/>
        </w:rPr>
        <w:t xml:space="preserve">If altered neural activity in a specific region is a substantial concern when using this approach, it may be possible to regress out rating-related activation during pre-processing using a study design </w:t>
      </w:r>
      <w:proofErr w:type="gramStart"/>
      <w:r w:rsidRPr="00DE3855">
        <w:rPr>
          <w:rFonts w:ascii="Aptos" w:hAnsi="Aptos"/>
          <w:bCs/>
        </w:rPr>
        <w:t>similar to</w:t>
      </w:r>
      <w:proofErr w:type="gramEnd"/>
      <w:r w:rsidRPr="00DE3855">
        <w:rPr>
          <w:rFonts w:ascii="Aptos" w:hAnsi="Aptos"/>
          <w:bCs/>
        </w:rPr>
        <w:t xml:space="preserve"> what we had used here (i.e., contrasting a rating and non-rating group to the same stimulus). Such statistical adjustments may better isolate the neural responses specific to the social and affective processes they intend to target.</w:t>
      </w:r>
      <w:r>
        <w:rPr>
          <w:rFonts w:ascii="Aptos" w:hAnsi="Aptos"/>
          <w:bCs/>
        </w:rPr>
        <w:t xml:space="preserve"> </w:t>
      </w:r>
      <w:r w:rsidRPr="00DE3855">
        <w:rPr>
          <w:rFonts w:ascii="Aptos" w:hAnsi="Aptos"/>
          <w:bCs/>
        </w:rPr>
        <w:t>These results and this approach may also be of interest to researchers developing computational models of dynamic decision-making, as rating-related activation may be a variable that they wish to represent.</w:t>
      </w:r>
      <w:r>
        <w:rPr>
          <w:rFonts w:ascii="Aptos" w:hAnsi="Aptos"/>
          <w:bCs/>
        </w:rPr>
        <w:t xml:space="preserve"> </w:t>
      </w:r>
      <w:r w:rsidRPr="00DE3855">
        <w:rPr>
          <w:rFonts w:ascii="Aptos" w:hAnsi="Aptos"/>
          <w:bCs/>
        </w:rPr>
        <w:t>Lastly, these results may enhance ROI selection, as the regions we identified as being differentially activated by rating or not rating could inform the selection of regions of interest in future studies on dynamic decision-making.</w:t>
      </w:r>
    </w:p>
    <w:p w14:paraId="3817056E" w14:textId="5D761D4D" w:rsidR="00DE0869" w:rsidRPr="00AF6336" w:rsidRDefault="00000000" w:rsidP="00FE3980">
      <w:pPr>
        <w:spacing w:line="240" w:lineRule="auto"/>
        <w:ind w:firstLine="720"/>
        <w:jc w:val="both"/>
        <w:rPr>
          <w:rFonts w:ascii="Aptos" w:hAnsi="Aptos"/>
        </w:rPr>
      </w:pPr>
      <w:r w:rsidRPr="00AF6336">
        <w:rPr>
          <w:rFonts w:ascii="Aptos" w:hAnsi="Aptos"/>
          <w:b/>
        </w:rPr>
        <w:t xml:space="preserve">Limitations. </w:t>
      </w:r>
      <w:r w:rsidRPr="00AF6336">
        <w:rPr>
          <w:rFonts w:ascii="Aptos" w:hAnsi="Aptos"/>
        </w:rPr>
        <w:t xml:space="preserve">Several limitations should be acknowledged </w:t>
      </w:r>
      <w:proofErr w:type="gramStart"/>
      <w:r w:rsidRPr="00AF6336">
        <w:rPr>
          <w:rFonts w:ascii="Aptos" w:hAnsi="Aptos"/>
        </w:rPr>
        <w:t>in light of</w:t>
      </w:r>
      <w:proofErr w:type="gramEnd"/>
      <w:r w:rsidRPr="00AF6336">
        <w:rPr>
          <w:rFonts w:ascii="Aptos" w:hAnsi="Aptos"/>
        </w:rPr>
        <w:t xml:space="preserve">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episode from </w:t>
      </w:r>
      <w:r w:rsidRPr="00AF6336">
        <w:rPr>
          <w:rFonts w:ascii="Aptos" w:hAnsi="Aptos"/>
          <w:i/>
        </w:rPr>
        <w:t>The Undoing</w:t>
      </w:r>
      <w:r w:rsidRPr="00AF6336">
        <w:rPr>
          <w:rFonts w:ascii="Aptos" w:hAnsi="Aptos"/>
        </w:rPr>
        <w:t xml:space="preserve">, also constrains the generalizability of our findings. Different mediums, genres, emotional tones, or narrative </w:t>
      </w:r>
      <w:r w:rsidRPr="00AF6336">
        <w:rPr>
          <w:rFonts w:ascii="Aptos" w:hAnsi="Aptos"/>
        </w:rPr>
        <w:lastRenderedPageBreak/>
        <w:t>complexities might elicit distinct neural activation patterns</w:t>
      </w:r>
      <w:r w:rsidR="008D4759">
        <w:rPr>
          <w:rFonts w:ascii="Aptos" w:hAnsi="Aptos"/>
        </w:rPr>
        <w:t xml:space="preserve"> </w:t>
      </w:r>
      <w:r w:rsidR="00227A75">
        <w:rPr>
          <w:rFonts w:ascii="Aptos" w:hAnsi="Aptos"/>
        </w:rPr>
        <w:fldChar w:fldCharType="begin"/>
      </w:r>
      <w:r w:rsidR="00127A38">
        <w:rPr>
          <w:rFonts w:ascii="Aptos" w:hAnsi="Aptos"/>
        </w:rPr>
        <w:instrText xml:space="preserve"> ADDIN ZOTERO_ITEM CSL_CITATION {"citationID":"utpBOYuT","properties":{"formattedCitation":"(Hasson, Landesman, et al., 2008)","plainCitation":"(Hasson, Landesman, et al., 2008)","noteIndex":0},"citationItems":[{"id":18185,"uris":["http://zotero.org/users/6239255/items/QFG6FRZH"],"itemData":{"id":18185,"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Pr>
          <w:rFonts w:ascii="Aptos" w:hAnsi="Aptos"/>
        </w:rPr>
        <w:fldChar w:fldCharType="separate"/>
      </w:r>
      <w:r w:rsidR="00127A38" w:rsidRPr="00127A38">
        <w:rPr>
          <w:rFonts w:ascii="Aptos" w:hAnsi="Aptos"/>
        </w:rPr>
        <w:t>(Hasson, Landesman, et al., 2008)</w:t>
      </w:r>
      <w:r w:rsidR="00227A75">
        <w:rPr>
          <w:rFonts w:ascii="Aptos" w:hAnsi="Aptos"/>
        </w:rPr>
        <w:fldChar w:fldCharType="end"/>
      </w:r>
      <w:r w:rsidRPr="00AF6336">
        <w:rPr>
          <w:rFonts w:ascii="Aptos" w:hAnsi="Aptos"/>
        </w:rPr>
        <w:t xml:space="preserve">. 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w:t>
      </w:r>
      <w:proofErr w:type="gramStart"/>
      <w:r w:rsidRPr="00AF6336">
        <w:rPr>
          <w:rFonts w:ascii="Aptos" w:hAnsi="Aptos"/>
        </w:rPr>
        <w:t>button</w:t>
      </w:r>
      <w:proofErr w:type="gramEnd"/>
      <w:r w:rsidRPr="00AF6336">
        <w:rPr>
          <w:rFonts w:ascii="Aptos" w:hAnsi="Aptos"/>
        </w:rPr>
        <w:t xml:space="preserve">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Pr>
          <w:rFonts w:ascii="Aptos" w:hAnsi="Aptos"/>
        </w:rPr>
        <w:t xml:space="preserve"> </w:t>
      </w:r>
      <w:r w:rsidR="00127A38">
        <w:rPr>
          <w:rFonts w:ascii="Aptos" w:hAnsi="Aptos"/>
        </w:rPr>
        <w:fldChar w:fldCharType="begin"/>
      </w:r>
      <w:r w:rsidR="00127A38">
        <w:rPr>
          <w:rFonts w:ascii="Aptos" w:hAnsi="Aptos"/>
        </w:rPr>
        <w:instrText xml:space="preserve"> ADDIN ZOTERO_ITEM CSL_CITATION {"citationID":"nhp1KRO2","properties":{"formattedCitation":"(FeldmanHall &amp; Shenhav, 2019)","plainCitation":"(FeldmanHall &amp; Shenhav, 2019)","noteIndex":0},"citationItems":[{"id":4435,"uris":["http://zotero.org/users/6239255/items/PAB5DXAK"],"itemData":{"id":4435,"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Pr>
          <w:rFonts w:ascii="Aptos" w:hAnsi="Aptos"/>
        </w:rPr>
        <w:fldChar w:fldCharType="separate"/>
      </w:r>
      <w:r w:rsidR="00127A38" w:rsidRPr="00127A38">
        <w:rPr>
          <w:rFonts w:ascii="Aptos" w:hAnsi="Aptos"/>
        </w:rPr>
        <w:t>(FeldmanHall &amp; Shenhav, 2019)</w:t>
      </w:r>
      <w:r w:rsidR="00127A38">
        <w:rPr>
          <w:rFonts w:ascii="Aptos" w:hAnsi="Aptos"/>
        </w:rPr>
        <w:fldChar w:fldCharType="end"/>
      </w:r>
      <w:r w:rsidRPr="00AF6336">
        <w:rPr>
          <w:rFonts w:ascii="Aptos" w:hAnsi="Aptos"/>
        </w:rPr>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0DE58FE6" w:rsidR="00DE0869" w:rsidRPr="00AF6336" w:rsidRDefault="00000000" w:rsidP="00FE3980">
      <w:pPr>
        <w:spacing w:line="240" w:lineRule="auto"/>
        <w:ind w:firstLine="720"/>
        <w:jc w:val="both"/>
        <w:rPr>
          <w:rFonts w:ascii="Aptos" w:hAnsi="Aptos"/>
        </w:rPr>
      </w:pPr>
      <w:r w:rsidRPr="00AF6336">
        <w:rPr>
          <w:rFonts w:ascii="Aptos" w:hAnsi="Aptos"/>
        </w:rPr>
        <w:t>Functional MRI itself has inherent limitations, including temporal resolution constraints</w:t>
      </w:r>
      <w:r w:rsidR="008D4759">
        <w:rPr>
          <w:rFonts w:ascii="Aptos" w:hAnsi="Aptos"/>
        </w:rPr>
        <w:t xml:space="preserve"> </w:t>
      </w:r>
      <w:r w:rsidR="00127A38">
        <w:rPr>
          <w:rFonts w:ascii="Aptos" w:hAnsi="Aptos"/>
        </w:rPr>
        <w:fldChar w:fldCharType="begin"/>
      </w:r>
      <w:r w:rsidR="00127A38">
        <w:rPr>
          <w:rFonts w:ascii="Aptos" w:hAnsi="Aptos"/>
        </w:rPr>
        <w:instrText xml:space="preserve"> ADDIN ZOTERO_ITEM CSL_CITATION {"citationID":"gxY5bTYf","properties":{"formattedCitation":"(Logothetis, 2008)","plainCitation":"(Logothetis, 2008)","noteIndex":0},"citationItems":[{"id":18211,"uris":["http://zotero.org/users/6239255/items/9MUM8KKB"],"itemData":{"id":18211,"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Pr>
          <w:rFonts w:ascii="Aptos" w:hAnsi="Aptos"/>
        </w:rPr>
        <w:fldChar w:fldCharType="separate"/>
      </w:r>
      <w:r w:rsidR="00127A38" w:rsidRPr="00127A38">
        <w:rPr>
          <w:rFonts w:ascii="Aptos" w:hAnsi="Aptos"/>
        </w:rPr>
        <w:t>(Logothetis, 2008)</w:t>
      </w:r>
      <w:r w:rsidR="00127A38">
        <w:rPr>
          <w:rFonts w:ascii="Aptos" w:hAnsi="Aptos"/>
        </w:rPr>
        <w:fldChar w:fldCharType="end"/>
      </w:r>
      <w:r w:rsidRPr="00AF6336">
        <w:rPr>
          <w:rFonts w:ascii="Aptos" w:hAnsi="Aptos"/>
        </w:rPr>
        <w:t xml:space="preserve">. Although ratings sometimes changed and were sampled at a high rate, all behavioral data must be </w:t>
      </w:r>
      <w:r w:rsidR="00FE3980" w:rsidRPr="00AF6336">
        <w:rPr>
          <w:rFonts w:ascii="Aptos" w:hAnsi="Aptos"/>
        </w:rPr>
        <w:t>down sampled</w:t>
      </w:r>
      <w:r w:rsidRPr="00AF6336">
        <w:rPr>
          <w:rFonts w:ascii="Aptos" w:hAnsi="Aptos"/>
        </w:rPr>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3C4EAE">
        <w:rPr>
          <w:rFonts w:ascii="Aptos" w:hAnsi="Aptos"/>
        </w:rPr>
        <w:t xml:space="preserve"> </w:t>
      </w:r>
      <w:r w:rsidR="003C4EAE">
        <w:rPr>
          <w:rFonts w:ascii="Aptos" w:hAnsi="Aptos"/>
        </w:rPr>
        <w:fldChar w:fldCharType="begin"/>
      </w:r>
      <w:r w:rsidR="003C4EAE">
        <w:rPr>
          <w:rFonts w:ascii="Aptos" w:hAnsi="Aptos"/>
        </w:rPr>
        <w:instrText xml:space="preserve"> ADDIN ZOTERO_ITEM CSL_CITATION {"citationID":"AZP4FI9E","properties":{"formattedCitation":"(Power et al., 2012)","plainCitation":"(Power et al., 2012)","noteIndex":0},"citationItems":[{"id":18212,"uris":["http://zotero.org/users/6239255/items/M3MX3MN3"],"itemData":{"id":18212,"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Pr>
          <w:rFonts w:ascii="Aptos" w:hAnsi="Aptos"/>
        </w:rPr>
        <w:fldChar w:fldCharType="separate"/>
      </w:r>
      <w:r w:rsidR="003C4EAE" w:rsidRPr="003C4EAE">
        <w:rPr>
          <w:rFonts w:ascii="Aptos" w:hAnsi="Aptos"/>
        </w:rPr>
        <w:t>(Power et al., 2012)</w:t>
      </w:r>
      <w:r w:rsidR="003C4EAE">
        <w:rPr>
          <w:rFonts w:ascii="Aptos" w:hAnsi="Aptos"/>
        </w:rPr>
        <w:fldChar w:fldCharType="end"/>
      </w:r>
      <w:r w:rsidRPr="00AF6336">
        <w:rPr>
          <w:rFonts w:ascii="Aptos" w:hAnsi="Aptos"/>
        </w:rPr>
        <w:t xml:space="preserve">. Additionally, while using dynamic, feature-rich video stimuli may be </w:t>
      </w:r>
      <w:r w:rsidRPr="00AF6336">
        <w:rPr>
          <w:rFonts w:ascii="Aptos" w:hAnsi="Aptos"/>
          <w:i/>
        </w:rPr>
        <w:t xml:space="preserve">relatively </w:t>
      </w:r>
      <w:r w:rsidRPr="00AF6336">
        <w:rPr>
          <w:rFonts w:ascii="Aptos" w:hAnsi="Aptos"/>
        </w:rPr>
        <w:t>more naturalistic than other approaches to study social and affective phenomena, an MRI still represents a fundamentally artificial environment. Although our stimuli and task mirror some aspects of social observation, they may be less directly social than, for example, dyadic interactions</w:t>
      </w:r>
      <w:r w:rsidR="003C4EAE">
        <w:rPr>
          <w:rFonts w:ascii="Aptos" w:hAnsi="Aptos"/>
        </w:rPr>
        <w:t xml:space="preserve"> </w:t>
      </w:r>
      <w:r w:rsidR="003C4EAE">
        <w:rPr>
          <w:rFonts w:ascii="Aptos" w:hAnsi="Aptos"/>
        </w:rPr>
        <w:fldChar w:fldCharType="begin"/>
      </w:r>
      <w:r w:rsidR="00C603BD">
        <w:rPr>
          <w:rFonts w:ascii="Aptos" w:hAnsi="Aptos"/>
        </w:rPr>
        <w:instrText xml:space="preserve"> ADDIN ZOTERO_ITEM CSL_CITATION {"citationID":"48VGx9Ti","properties":{"formattedCitation":"(Levenson &amp; Gottman, 1983; Reilly et al., 2023; Sievers et al., 2024; Yeomans et al., 2023)","plainCitation":"(Levenson &amp; Gottman, 1983; Reilly et al., 2023; Sievers et al., 2024; Yeomans et al., 2023)","noteIndex":0},"citationItems":[{"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8215,"uris":["http://zotero.org/users/6239255/items/AXIRVPRD"],"itemData":{"id":18215,"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18217,"uris":["http://zotero.org/users/6239255/items/XCHLZ9DS"],"itemData":{"id":18217,"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18213,"uris":["http://zotero.org/users/6239255/items/IPMTCUXJ"],"itemData":{"id":18213,"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Pr>
          <w:rFonts w:ascii="Aptos" w:hAnsi="Aptos"/>
        </w:rPr>
        <w:fldChar w:fldCharType="separate"/>
      </w:r>
      <w:r w:rsidR="00C603BD" w:rsidRPr="00C603BD">
        <w:rPr>
          <w:rFonts w:ascii="Aptos" w:hAnsi="Aptos"/>
        </w:rPr>
        <w:t>(Levenson &amp; Gottman, 1983; Reilly et al., 2023; Sievers et al., 2024; Yeomans et al., 2023)</w:t>
      </w:r>
      <w:r w:rsidR="003C4EAE">
        <w:rPr>
          <w:rFonts w:ascii="Aptos" w:hAnsi="Aptos"/>
        </w:rPr>
        <w:fldChar w:fldCharType="end"/>
      </w:r>
      <w:r w:rsidRPr="00AF6336">
        <w:rPr>
          <w:rFonts w:ascii="Aptos" w:hAnsi="Aptos"/>
        </w:rPr>
        <w:t xml:space="preserve">.  </w:t>
      </w:r>
    </w:p>
    <w:p w14:paraId="13D0912A" w14:textId="167C89AC" w:rsidR="00DE0869" w:rsidRPr="00AF6336" w:rsidRDefault="00000000" w:rsidP="00FE3980">
      <w:pPr>
        <w:spacing w:line="240" w:lineRule="auto"/>
        <w:ind w:firstLine="720"/>
        <w:jc w:val="both"/>
        <w:rPr>
          <w:rFonts w:ascii="Aptos" w:hAnsi="Aptos"/>
          <w:b/>
        </w:rPr>
      </w:pPr>
      <w:r w:rsidRPr="00AF6336">
        <w:rPr>
          <w:rFonts w:ascii="Aptos" w:hAnsi="Aptos"/>
        </w:rPr>
        <w:t xml:space="preserve">The absence of additional comparison tasks, such as a non-social expressive engagement task or a task which elicits high cognitive </w:t>
      </w:r>
      <w:proofErr w:type="gramStart"/>
      <w:r w:rsidRPr="00AF6336">
        <w:rPr>
          <w:rFonts w:ascii="Aptos" w:hAnsi="Aptos"/>
        </w:rPr>
        <w:t>demand</w:t>
      </w:r>
      <w:proofErr w:type="gramEnd"/>
      <w:r w:rsidRPr="00AF6336">
        <w:rPr>
          <w:rFonts w:ascii="Aptos" w:hAnsi="Aptos"/>
        </w:rPr>
        <w:t xml:space="preserve"> but which is not expressive engagement, limits our ability to isolate neural correlates specific to rating from those related to general cognitive and sensory processing or which may be domain-specific. Also, although our design was able to reduce the confounds between instruction and rating behavior, our univariate contrasts still unfortunately confounded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0720F41E" w:rsidR="00DE0869" w:rsidRPr="00AF6336" w:rsidRDefault="00000000" w:rsidP="00FE3980">
      <w:pPr>
        <w:spacing w:line="240" w:lineRule="auto"/>
        <w:ind w:firstLine="720"/>
        <w:jc w:val="both"/>
        <w:rPr>
          <w:rFonts w:ascii="Aptos" w:hAnsi="Aptos"/>
        </w:rPr>
      </w:pPr>
      <w:r w:rsidRPr="00AF6336">
        <w:rPr>
          <w:rFonts w:ascii="Aptos" w:hAnsi="Aptos"/>
          <w:b/>
        </w:rPr>
        <w:t xml:space="preserve">Future Directions. </w:t>
      </w:r>
      <w:r w:rsidRPr="00AF6336">
        <w:rPr>
          <w:rFonts w:ascii="Aptos" w:hAnsi="Aptos"/>
        </w:rPr>
        <w:t xml:space="preserve">Future endeavors can build upon these findings in a few ways to promote greater ecological validity in neuroscience research. While past research, such as </w:t>
      </w:r>
      <w:r w:rsidR="00434BCC">
        <w:rPr>
          <w:rFonts w:ascii="Aptos" w:hAnsi="Aptos"/>
        </w:rPr>
        <w:fldChar w:fldCharType="begin"/>
      </w:r>
      <w:r w:rsidR="00E45777">
        <w:rPr>
          <w:rFonts w:ascii="Aptos" w:hAnsi="Aptos"/>
        </w:rPr>
        <w:instrText xml:space="preserve"> ADDIN ZOTERO_ITEM CSL_CITATION {"citationID":"r8POTsoF","properties":{"formattedCitation":"(Hutcherson et al., 2005)","plainCitation":"(Hutcherson et al., 2005)","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434BCC">
        <w:rPr>
          <w:rFonts w:ascii="Aptos" w:hAnsi="Aptos"/>
        </w:rPr>
        <w:fldChar w:fldCharType="separate"/>
      </w:r>
      <w:r w:rsidR="00434BCC" w:rsidRPr="00434BCC">
        <w:rPr>
          <w:rFonts w:ascii="Aptos" w:hAnsi="Aptos"/>
        </w:rPr>
        <w:t>Hutcherson et al., 2005</w:t>
      </w:r>
      <w:r w:rsidR="00434BCC">
        <w:rPr>
          <w:rFonts w:ascii="Aptos" w:hAnsi="Aptos"/>
        </w:rPr>
        <w:fldChar w:fldCharType="end"/>
      </w:r>
      <w:r w:rsidRPr="00AF6336">
        <w:rPr>
          <w:rFonts w:ascii="Aptos" w:hAnsi="Aptos"/>
        </w:rPr>
        <w:t xml:space="preserve">, provided direct comparisons between passive viewing and what we have termed expressive active engagement, and this manuscript directly compared expressive active to reflective active, we are unaware of any direct comparisons between reflective active and passive engagement. This comparison may be of interest as reflective engagement could represent a means of reasonably constraining attention and adding more internal validity to naturalistic studies while minimizing the added activation we observed in attention, interoception, and sensory regions during expressive engagement. </w:t>
      </w:r>
    </w:p>
    <w:p w14:paraId="7CA6108D" w14:textId="1F941F20" w:rsidR="00DE0869" w:rsidRPr="00AF6336" w:rsidRDefault="00000000" w:rsidP="00FE3980">
      <w:pPr>
        <w:spacing w:line="240" w:lineRule="auto"/>
        <w:ind w:firstLine="720"/>
        <w:jc w:val="both"/>
        <w:rPr>
          <w:rFonts w:ascii="Aptos" w:hAnsi="Aptos"/>
        </w:rPr>
      </w:pPr>
      <w:r w:rsidRPr="00AF6336">
        <w:rPr>
          <w:rFonts w:ascii="Aptos" w:hAnsi="Aptos"/>
        </w:rPr>
        <w:t xml:space="preserve">It would also be valuable to explore a broader range of stimuli using expressive engagement designs, including varying mediums (e.g., video, audio, text), genres (e.g., comedies, dramas, documentaries), emotional tones (e.g., happy, sad, suspenseful), and narrative complexity, as continuous online ratings may prove to be </w:t>
      </w:r>
      <w:proofErr w:type="gramStart"/>
      <w:r w:rsidRPr="00AF6336">
        <w:rPr>
          <w:rFonts w:ascii="Aptos" w:hAnsi="Aptos"/>
        </w:rPr>
        <w:t>more or less obtrusive</w:t>
      </w:r>
      <w:proofErr w:type="gramEnd"/>
      <w:r w:rsidRPr="00AF6336">
        <w:rPr>
          <w:rFonts w:ascii="Aptos" w:hAnsi="Aptos"/>
        </w:rPr>
        <w:t xml:space="preserve"> depending upon these factors. Collecting continuous online ratings in different contexts would also help to identify whether the observed neural patterns are specific to certain types of stimuli or generalizable across different media. Tasks requiring continuous ratings of non-social aspects, such as visual or auditory features, </w:t>
      </w:r>
      <w:r w:rsidRPr="00AF6336">
        <w:rPr>
          <w:rFonts w:ascii="Aptos" w:hAnsi="Aptos"/>
        </w:rPr>
        <w:lastRenderedPageBreak/>
        <w:t>could help distinguish the neural activity associated with social evaluation from that related to general cognitive and sensory processing.</w:t>
      </w:r>
    </w:p>
    <w:p w14:paraId="09D5E4FE" w14:textId="4857647E" w:rsidR="00DE0869" w:rsidRPr="00AF6336" w:rsidRDefault="00000000" w:rsidP="00FE3980">
      <w:pPr>
        <w:spacing w:line="240" w:lineRule="auto"/>
        <w:ind w:firstLine="720"/>
        <w:jc w:val="both"/>
        <w:rPr>
          <w:rFonts w:ascii="Aptos" w:hAnsi="Aptos"/>
        </w:rPr>
      </w:pPr>
      <w:r w:rsidRPr="00AF6336">
        <w:rPr>
          <w:rFonts w:ascii="Aptos" w:hAnsi="Aptos"/>
        </w:rPr>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Pr>
          <w:rFonts w:ascii="Aptos" w:hAnsi="Aptos"/>
        </w:rPr>
        <w:t>,</w:t>
      </w:r>
      <w:r w:rsidRPr="00AF6336">
        <w:rPr>
          <w:rFonts w:ascii="Aptos" w:hAnsi="Aptos"/>
        </w:rPr>
        <w:t xml:space="preserve"> could answer these questions by tracking and comparing gaze behavior</w:t>
      </w:r>
      <w:r w:rsidR="008D4759">
        <w:rPr>
          <w:rFonts w:ascii="Aptos" w:hAnsi="Aptos"/>
        </w:rPr>
        <w:t xml:space="preserve"> </w:t>
      </w:r>
      <w:r w:rsidR="00B11CB8">
        <w:rPr>
          <w:rFonts w:ascii="Aptos" w:hAnsi="Aptos"/>
        </w:rPr>
        <w:fldChar w:fldCharType="begin"/>
      </w:r>
      <w:r w:rsidR="00B11CB8">
        <w:rPr>
          <w:rFonts w:ascii="Aptos" w:hAnsi="Aptos"/>
        </w:rPr>
        <w:instrText xml:space="preserve"> ADDIN ZOTERO_ITEM CSL_CITATION {"citationID":"Mt215vKh","properties":{"formattedCitation":"(Hasson et al., 2004)","plainCitation":"(Hasson et al., 2004)","noteIndex":0},"citationItems":[{"id":9078,"uris":["http://zotero.org/users/6239255/items/N7VP39X2"],"itemData":{"id":9078,"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Pr>
          <w:rFonts w:ascii="Aptos" w:hAnsi="Aptos"/>
        </w:rPr>
        <w:fldChar w:fldCharType="separate"/>
      </w:r>
      <w:r w:rsidR="00B11CB8" w:rsidRPr="00B11CB8">
        <w:rPr>
          <w:rFonts w:ascii="Aptos" w:hAnsi="Aptos"/>
        </w:rPr>
        <w:t>(Hasson et al., 2004)</w:t>
      </w:r>
      <w:r w:rsidR="00B11CB8">
        <w:rPr>
          <w:rFonts w:ascii="Aptos" w:hAnsi="Aptos"/>
        </w:rPr>
        <w:fldChar w:fldCharType="end"/>
      </w:r>
      <w:r w:rsidRPr="00AF6336">
        <w:rPr>
          <w:rFonts w:ascii="Aptos" w:hAnsi="Aptos"/>
        </w:rPr>
        <w:t>. Additionally, employing techniques with higher temporal resolution, such as</w:t>
      </w:r>
      <w:r w:rsidR="009027B2">
        <w:rPr>
          <w:rFonts w:ascii="Aptos" w:hAnsi="Aptos"/>
        </w:rPr>
        <w:t xml:space="preserve"> </w:t>
      </w:r>
      <w:r w:rsidRPr="00AF6336">
        <w:rPr>
          <w:rFonts w:ascii="Aptos" w:hAnsi="Aptos"/>
        </w:rPr>
        <w:t>electroencephalography (EEG), could capture rapid changes in neural activity at a rate more commiserate with vision process than fMRI</w:t>
      </w:r>
      <w:r w:rsidR="008D4759">
        <w:rPr>
          <w:rFonts w:ascii="Aptos" w:hAnsi="Aptos"/>
        </w:rPr>
        <w:t xml:space="preserve"> </w:t>
      </w:r>
      <w:r w:rsidR="00B11CB8">
        <w:rPr>
          <w:rFonts w:ascii="Aptos" w:hAnsi="Aptos"/>
        </w:rPr>
        <w:fldChar w:fldCharType="begin"/>
      </w:r>
      <w:r w:rsidR="003F613E">
        <w:rPr>
          <w:rFonts w:ascii="Aptos" w:hAnsi="Aptos"/>
        </w:rPr>
        <w:instrText xml:space="preserve"> ADDIN ZOTERO_ITEM CSL_CITATION {"citationID":"KGxN8zJW","properties":{"formattedCitation":"(Axelrod et al., 2023)","plainCitation":"(Axelrod et al., 2023)","noteIndex":0},"citationItems":[{"id":18060,"uris":["http://zotero.org/users/6239255/items/NB37WI4P"],"itemData":{"id":18060,"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Pr>
          <w:rFonts w:ascii="Aptos" w:hAnsi="Aptos"/>
        </w:rPr>
        <w:fldChar w:fldCharType="separate"/>
      </w:r>
      <w:r w:rsidR="003F613E" w:rsidRPr="003F613E">
        <w:rPr>
          <w:rFonts w:ascii="Aptos" w:hAnsi="Aptos"/>
        </w:rPr>
        <w:t>(Axelrod et al., 2023)</w:t>
      </w:r>
      <w:r w:rsidR="00B11CB8">
        <w:rPr>
          <w:rFonts w:ascii="Aptos" w:hAnsi="Aptos"/>
        </w:rPr>
        <w:fldChar w:fldCharType="end"/>
      </w:r>
      <w:r w:rsidRPr="00AF6336">
        <w:rPr>
          <w:rFonts w:ascii="Aptos" w:hAnsi="Aptos"/>
        </w:rPr>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AF6336" w:rsidRDefault="00000000" w:rsidP="00FE3980">
      <w:pPr>
        <w:spacing w:line="240" w:lineRule="auto"/>
        <w:ind w:firstLine="720"/>
        <w:jc w:val="both"/>
        <w:rPr>
          <w:rFonts w:ascii="Aptos" w:hAnsi="Aptos"/>
        </w:rPr>
      </w:pPr>
      <w:r w:rsidRPr="00AF6336">
        <w:rPr>
          <w:rFonts w:ascii="Aptos" w:hAnsi="Aptos"/>
        </w:rPr>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t>
      </w:r>
      <w:proofErr w:type="gramStart"/>
      <w:r w:rsidRPr="00AF6336">
        <w:rPr>
          <w:rFonts w:ascii="Aptos" w:hAnsi="Aptos"/>
        </w:rPr>
        <w:t>whom</w:t>
      </w:r>
      <w:proofErr w:type="gramEnd"/>
      <w:r w:rsidRPr="00AF6336">
        <w:rPr>
          <w:rFonts w:ascii="Aptos" w:hAnsi="Aptos"/>
        </w:rPr>
        <w:t xml:space="preserve">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siloing of research efforts by creating a common language and provide a robust foundation for this thriving subdiscipline.</w:t>
      </w:r>
    </w:p>
    <w:p w14:paraId="539A7132" w14:textId="0CCC76AB" w:rsidR="00FE3980" w:rsidRDefault="00FE3980">
      <w:pPr>
        <w:rPr>
          <w:rFonts w:ascii="Aptos" w:hAnsi="Aptos"/>
          <w:b/>
        </w:rPr>
      </w:pPr>
      <w:r>
        <w:rPr>
          <w:rFonts w:ascii="Aptos" w:hAnsi="Aptos"/>
          <w:b/>
        </w:rPr>
        <w:br w:type="page"/>
      </w:r>
    </w:p>
    <w:p w14:paraId="0F9982F7" w14:textId="17D07C77" w:rsidR="00DE0869" w:rsidRPr="00AF6336" w:rsidRDefault="00000000" w:rsidP="00FE3980">
      <w:pPr>
        <w:spacing w:line="240" w:lineRule="auto"/>
        <w:jc w:val="both"/>
        <w:rPr>
          <w:rFonts w:ascii="Aptos" w:hAnsi="Aptos"/>
          <w:b/>
        </w:rPr>
      </w:pPr>
      <w:r w:rsidRPr="00AF6336">
        <w:rPr>
          <w:rFonts w:ascii="Aptos" w:hAnsi="Aptos"/>
          <w:b/>
        </w:rPr>
        <w:lastRenderedPageBreak/>
        <w:t>Conclusion</w:t>
      </w:r>
    </w:p>
    <w:p w14:paraId="0F41ECA4" w14:textId="180A2C48" w:rsidR="00DE0869" w:rsidRPr="00AF6336" w:rsidRDefault="00000000" w:rsidP="00FE3980">
      <w:pPr>
        <w:spacing w:line="240" w:lineRule="auto"/>
        <w:ind w:firstLine="540"/>
        <w:jc w:val="both"/>
        <w:rPr>
          <w:rFonts w:ascii="Aptos" w:hAnsi="Aptos"/>
        </w:rPr>
      </w:pPr>
      <w:r w:rsidRPr="00AF6336">
        <w:rPr>
          <w:rFonts w:ascii="Aptos" w:hAnsi="Aptos"/>
        </w:rPr>
        <w:t xml:space="preserve">In this study, we directly compared neural activity of subjects while they either </w:t>
      </w:r>
      <w:r w:rsidR="009027B2" w:rsidRPr="00AF6336">
        <w:rPr>
          <w:rFonts w:ascii="Aptos" w:hAnsi="Aptos"/>
        </w:rPr>
        <w:t>continuously rated</w:t>
      </w:r>
      <w:r w:rsidRPr="00AF6336">
        <w:rPr>
          <w:rFonts w:ascii="Aptos" w:hAnsi="Aptos"/>
        </w:rPr>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Pr>
          <w:rFonts w:ascii="Aptos" w:hAnsi="Aptos"/>
        </w:rPr>
        <w:t>FFG</w:t>
      </w:r>
      <w:r w:rsidRPr="00AF6336">
        <w:rPr>
          <w:rFonts w:ascii="Aptos" w:hAnsi="Aptos"/>
        </w:rPr>
        <w:t>, TPJ</w:t>
      </w:r>
      <w:r w:rsidR="00745ABA">
        <w:rPr>
          <w:rFonts w:ascii="Aptos" w:hAnsi="Aptos"/>
        </w:rPr>
        <w:t>, TP</w:t>
      </w:r>
      <w:r w:rsidRPr="00AF6336">
        <w:rPr>
          <w:rFonts w:ascii="Aptos" w:hAnsi="Aptos"/>
        </w:rPr>
        <w:t xml:space="preserve">, </w:t>
      </w:r>
      <w:proofErr w:type="spellStart"/>
      <w:r w:rsidRPr="00AF6336">
        <w:rPr>
          <w:rFonts w:ascii="Aptos" w:hAnsi="Aptos"/>
        </w:rPr>
        <w:t>pCUN</w:t>
      </w:r>
      <w:proofErr w:type="spellEnd"/>
      <w:r w:rsidRPr="00AF6336">
        <w:rPr>
          <w:rFonts w:ascii="Aptos" w:hAnsi="Aptos"/>
        </w:rPr>
        <w:t xml:space="preserve">) did demonstrate differential activation </w:t>
      </w:r>
      <w:proofErr w:type="gramStart"/>
      <w:r w:rsidRPr="00AF6336">
        <w:rPr>
          <w:rFonts w:ascii="Aptos" w:hAnsi="Aptos"/>
        </w:rPr>
        <w:t>as a consequence of</w:t>
      </w:r>
      <w:proofErr w:type="gramEnd"/>
      <w:r w:rsidRPr="00AF6336">
        <w:rPr>
          <w:rFonts w:ascii="Aptos" w:hAnsi="Aptos"/>
        </w:rPr>
        <w:t xml:space="preserve">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30C2E181" w14:textId="296E2B90" w:rsidR="00364897" w:rsidRDefault="00364897">
      <w:pPr>
        <w:rPr>
          <w:rFonts w:ascii="Aptos" w:hAnsi="Aptos"/>
          <w:b/>
          <w:bCs/>
        </w:rPr>
      </w:pPr>
      <w:bookmarkStart w:id="9" w:name="_3m71kq8syq2c" w:colFirst="0" w:colLast="0"/>
      <w:bookmarkEnd w:id="9"/>
      <w:r>
        <w:rPr>
          <w:rFonts w:ascii="Aptos" w:hAnsi="Aptos"/>
          <w:b/>
          <w:bCs/>
        </w:rPr>
        <w:br w:type="page"/>
      </w:r>
    </w:p>
    <w:p w14:paraId="2C4DB81C" w14:textId="77777777" w:rsidR="00C603BD" w:rsidRDefault="00364897" w:rsidP="00C603BD">
      <w:pPr>
        <w:pStyle w:val="Bibliography"/>
      </w:pPr>
      <w:r>
        <w:rPr>
          <w:rFonts w:ascii="Aptos" w:hAnsi="Aptos"/>
          <w:b/>
          <w:bCs/>
        </w:rPr>
        <w:lastRenderedPageBreak/>
        <w:fldChar w:fldCharType="begin"/>
      </w:r>
      <w:r>
        <w:rPr>
          <w:rFonts w:ascii="Aptos" w:hAnsi="Aptos"/>
          <w:b/>
          <w:bCs/>
        </w:rPr>
        <w:instrText xml:space="preserve"> ADDIN ZOTERO_BIBL {"uncited":[],"omitted":[],"custom":[]} CSL_BIBLIOGRAPHY </w:instrText>
      </w:r>
      <w:r>
        <w:rPr>
          <w:rFonts w:ascii="Aptos" w:hAnsi="Aptos"/>
          <w:b/>
          <w:bCs/>
        </w:rPr>
        <w:fldChar w:fldCharType="separate"/>
      </w:r>
      <w:r w:rsidR="00C603BD">
        <w:t xml:space="preserve">Ageitgey, A. (2023). </w:t>
      </w:r>
      <w:r w:rsidR="00C603BD">
        <w:rPr>
          <w:i/>
          <w:iCs/>
        </w:rPr>
        <w:t>Face-recognition</w:t>
      </w:r>
      <w:r w:rsidR="00C603BD">
        <w:t xml:space="preserve"> [Computer software]. https://pypi.org/project/face-recognition/</w:t>
      </w:r>
    </w:p>
    <w:p w14:paraId="3C9CD4F3" w14:textId="77777777" w:rsidR="00C603BD" w:rsidRDefault="00C603BD" w:rsidP="00C603BD">
      <w:pPr>
        <w:pStyle w:val="Bibliography"/>
      </w:pPr>
      <w:r>
        <w:t xml:space="preserve">Andric, M., Goldin-Meadow, S., Small, S. L., &amp; Hasson, U. (2016). Repeated movie viewings produce similar local activity patterns but different network configurations. </w:t>
      </w:r>
      <w:r>
        <w:rPr>
          <w:i/>
          <w:iCs/>
        </w:rPr>
        <w:t>NeuroImage</w:t>
      </w:r>
      <w:r>
        <w:t xml:space="preserve">, </w:t>
      </w:r>
      <w:r>
        <w:rPr>
          <w:i/>
          <w:iCs/>
        </w:rPr>
        <w:t>142</w:t>
      </w:r>
      <w:r>
        <w:t>, 613–627. https://doi.org/10.1016/j.neuroimage.2016.07.061</w:t>
      </w:r>
    </w:p>
    <w:p w14:paraId="67A252C1" w14:textId="77777777" w:rsidR="00C603BD" w:rsidRDefault="00C603BD" w:rsidP="00C603BD">
      <w:pPr>
        <w:pStyle w:val="Bibliography"/>
      </w:pPr>
      <w:r>
        <w:t xml:space="preserve">Axelrod, V., Rozier, C., Sohier, E., Lehongre, K., Adam, C., Lambrecq, V., Navarro, V., &amp; Naccache, L. (2023). </w:t>
      </w:r>
      <w:r>
        <w:rPr>
          <w:i/>
          <w:iCs/>
        </w:rPr>
        <w:t>Intracranial study in humans: Neural spectral changes during watching comedy movie of Charlie Chaplin</w:t>
      </w:r>
      <w:r>
        <w:t xml:space="preserve">. </w:t>
      </w:r>
      <w:r>
        <w:rPr>
          <w:i/>
          <w:iCs/>
        </w:rPr>
        <w:t>185</w:t>
      </w:r>
      <w:r>
        <w:t>, 108558–108558. https://doi.org/10.1016/j.neuropsychologia.2023.108558</w:t>
      </w:r>
    </w:p>
    <w:p w14:paraId="594DA634" w14:textId="77777777" w:rsidR="00C603BD" w:rsidRDefault="00C603BD" w:rsidP="00C603BD">
      <w:pPr>
        <w:pStyle w:val="Bibliography"/>
      </w:pPr>
      <w:r>
        <w:t xml:space="preserve">Borja Jimenez, K. C., Abdelgabar, A. R., De Angelis, L., McKay, L. S., Keysers, C., &amp; Gazzola, V. (2020). Changes in brain activity following the voluntary control of empathy. </w:t>
      </w:r>
      <w:r>
        <w:rPr>
          <w:i/>
          <w:iCs/>
        </w:rPr>
        <w:t>NeuroImage</w:t>
      </w:r>
      <w:r>
        <w:t xml:space="preserve">, </w:t>
      </w:r>
      <w:r>
        <w:rPr>
          <w:i/>
          <w:iCs/>
        </w:rPr>
        <w:t>216</w:t>
      </w:r>
      <w:r>
        <w:t>, 116529. https://doi.org/10.1016/j.neuroimage.2020.116529</w:t>
      </w:r>
    </w:p>
    <w:p w14:paraId="12EE0EE8" w14:textId="77777777" w:rsidR="00C603BD" w:rsidRDefault="00C603BD" w:rsidP="00C603BD">
      <w:pPr>
        <w:pStyle w:val="Bibliography"/>
      </w:pPr>
      <w:r>
        <w:t xml:space="preserve">Bradski, G. (2000). </w:t>
      </w:r>
      <w:r>
        <w:rPr>
          <w:i/>
          <w:iCs/>
        </w:rPr>
        <w:t>The OpenCV Library</w:t>
      </w:r>
      <w:r>
        <w:t xml:space="preserve"> (Version 2008-01-15) [Python]. https://pypi.org/project/opencv-python/</w:t>
      </w:r>
    </w:p>
    <w:p w14:paraId="51BE90FA" w14:textId="77777777" w:rsidR="00C603BD" w:rsidRDefault="00C603BD" w:rsidP="00C603BD">
      <w:pPr>
        <w:pStyle w:val="Bibliography"/>
      </w:pPr>
      <w:r>
        <w:t>Byrge, L., Kliemann, D., He, Y., Cheng, H., Tyszka, J. M., Adolphs, R., &amp; Kennedy, D. P. (2022). Video</w:t>
      </w:r>
      <w:r>
        <w:rPr>
          <w:rFonts w:ascii="Cambria Math" w:hAnsi="Cambria Math" w:cs="Cambria Math"/>
        </w:rPr>
        <w:t>‐</w:t>
      </w:r>
      <w:r>
        <w:t xml:space="preserve">evoked fMRI BOLD responses are highly consistent across different data acquisition sites. </w:t>
      </w:r>
      <w:r>
        <w:rPr>
          <w:i/>
          <w:iCs/>
        </w:rPr>
        <w:t>Human Brain Mapping</w:t>
      </w:r>
      <w:r>
        <w:t xml:space="preserve">, </w:t>
      </w:r>
      <w:r>
        <w:rPr>
          <w:i/>
          <w:iCs/>
        </w:rPr>
        <w:t>43</w:t>
      </w:r>
      <w:r>
        <w:t>(9), 2972–2991. https://doi.org/10.1002/hbm.25830</w:t>
      </w:r>
    </w:p>
    <w:p w14:paraId="16CCB797" w14:textId="77777777" w:rsidR="00C603BD" w:rsidRDefault="00C603BD" w:rsidP="00C603BD">
      <w:pPr>
        <w:pStyle w:val="Bibliography"/>
      </w:pPr>
      <w:r>
        <w:t xml:space="preserve">Chang, L., Eshin Jolly, Cheong, J. H., Burnashev, A., &amp; Chen, A. (2018). </w:t>
      </w:r>
      <w:r>
        <w:rPr>
          <w:i/>
          <w:iCs/>
        </w:rPr>
        <w:t>cosanlab/nltools: 0.3.11</w:t>
      </w:r>
      <w:r>
        <w:t xml:space="preserve"> [Computer software]. Zenodo. https://doi.org/10.5281/ZENODO.2229813</w:t>
      </w:r>
    </w:p>
    <w:p w14:paraId="46ABDD7E" w14:textId="77777777" w:rsidR="00C603BD" w:rsidRDefault="00C603BD" w:rsidP="00C603BD">
      <w:pPr>
        <w:pStyle w:val="Bibliography"/>
      </w:pPr>
      <w:r>
        <w:t xml:space="preserve">Chapin, H., Jantzen, K., Scott Kelso, J. A., Steinberg, F., &amp; Large, E. (2010). Dynamic Emotional and Neural Responses to Music Depend on Performance Expression and Listener Experience. </w:t>
      </w:r>
      <w:r>
        <w:rPr>
          <w:i/>
          <w:iCs/>
        </w:rPr>
        <w:t>PLoS ONE</w:t>
      </w:r>
      <w:r>
        <w:t xml:space="preserve">, </w:t>
      </w:r>
      <w:r>
        <w:rPr>
          <w:i/>
          <w:iCs/>
        </w:rPr>
        <w:t>5</w:t>
      </w:r>
      <w:r>
        <w:t>(12), e13812. https://doi.org/10.1371/journal.pone.0013812</w:t>
      </w:r>
    </w:p>
    <w:p w14:paraId="4A5D091C" w14:textId="77777777" w:rsidR="00C603BD" w:rsidRDefault="00C603BD" w:rsidP="00C603BD">
      <w:pPr>
        <w:pStyle w:val="Bibliography"/>
      </w:pPr>
      <w:r>
        <w:t xml:space="preserve">Chen, G., Shin, Y.-W., Taylor, P. A., Glen, D. R., Reynolds, R. C., Israel, R. B., &amp; Cox, R. W. (2016). Untangling the relatedness among correlations, part I: Nonparametric </w:t>
      </w:r>
      <w:r>
        <w:lastRenderedPageBreak/>
        <w:t xml:space="preserve">approaches to inter-subject correlation analysis at the group level. </w:t>
      </w:r>
      <w:r>
        <w:rPr>
          <w:i/>
          <w:iCs/>
        </w:rPr>
        <w:t>NeuroImage</w:t>
      </w:r>
      <w:r>
        <w:t xml:space="preserve">, </w:t>
      </w:r>
      <w:r>
        <w:rPr>
          <w:i/>
          <w:iCs/>
        </w:rPr>
        <w:t>142</w:t>
      </w:r>
      <w:r>
        <w:t>, 248–259. https://doi.org/10.1016/j.neuroimage.2016.05.023</w:t>
      </w:r>
    </w:p>
    <w:p w14:paraId="6E3344F2" w14:textId="77777777" w:rsidR="00C603BD" w:rsidRDefault="00C603BD" w:rsidP="00C603BD">
      <w:pPr>
        <w:pStyle w:val="Bibliography"/>
      </w:pPr>
      <w:r>
        <w:t xml:space="preserve">Chen, J., Leong, Y. C., Honey, C. J., Yong, C. H., Norman, K. A., &amp; Hasson, U. (2017). Shared memories reveal shared structure in neural activity across individuals. </w:t>
      </w:r>
      <w:r>
        <w:rPr>
          <w:i/>
          <w:iCs/>
        </w:rPr>
        <w:t>Nature Neuroscience</w:t>
      </w:r>
      <w:r>
        <w:t xml:space="preserve">, </w:t>
      </w:r>
      <w:r>
        <w:rPr>
          <w:i/>
          <w:iCs/>
        </w:rPr>
        <w:t>20</w:t>
      </w:r>
      <w:r>
        <w:t>(1), 115–125. https://doi.org/10.1038/nn.4450</w:t>
      </w:r>
    </w:p>
    <w:p w14:paraId="3FE8E695" w14:textId="77777777" w:rsidR="00C603BD" w:rsidRDefault="00C603BD" w:rsidP="00C603BD">
      <w:pPr>
        <w:pStyle w:val="Bibliography"/>
      </w:pPr>
      <w:r>
        <w:t xml:space="preserve">Csikszentmihalyi, M., &amp; Larson, R. (1987). Validity and reliability of the experience-sampling method. </w:t>
      </w:r>
      <w:r>
        <w:rPr>
          <w:i/>
          <w:iCs/>
        </w:rPr>
        <w:t>Journal of Nervous and Mental Disease</w:t>
      </w:r>
      <w:r>
        <w:t xml:space="preserve">, </w:t>
      </w:r>
      <w:r>
        <w:rPr>
          <w:i/>
          <w:iCs/>
        </w:rPr>
        <w:t>175</w:t>
      </w:r>
      <w:r>
        <w:t>(9), 529–536.</w:t>
      </w:r>
    </w:p>
    <w:p w14:paraId="64E2C6E8" w14:textId="77777777" w:rsidR="00C603BD" w:rsidRDefault="00C603BD" w:rsidP="00C603BD">
      <w:pPr>
        <w:pStyle w:val="Bibliography"/>
      </w:pPr>
      <w:r>
        <w:t xml:space="preserve">de la Vega, A., Rocca, R., Blair, R. W., Markiewicz, C. J., Mentch, J., Kent, J. D., Herholz, P., Ghosh, S. S., Poldrack, R. A., &amp; Yarkoni, T. (2022). Neuroscout, a unified platform for generalizable and reproducible fMRI research. </w:t>
      </w:r>
      <w:r>
        <w:rPr>
          <w:i/>
          <w:iCs/>
        </w:rPr>
        <w:t>bioRxiv</w:t>
      </w:r>
      <w:r>
        <w:t>. https://doi.org/10.1101/2022.04.05.487222</w:t>
      </w:r>
    </w:p>
    <w:p w14:paraId="6AF597E2" w14:textId="77777777" w:rsidR="00C603BD" w:rsidRDefault="00C603BD" w:rsidP="00C603BD">
      <w:pPr>
        <w:pStyle w:val="Bibliography"/>
      </w:pPr>
      <w:r>
        <w:t xml:space="preserve">DuPre, E., Hanke, M., &amp; Poline, J.-B. (2020). Nature abhors a paywall: How open science can realize the potential of naturalistic stimuli. </w:t>
      </w:r>
      <w:r>
        <w:rPr>
          <w:i/>
          <w:iCs/>
        </w:rPr>
        <w:t>NeuroImage</w:t>
      </w:r>
      <w:r>
        <w:t xml:space="preserve">, </w:t>
      </w:r>
      <w:r>
        <w:rPr>
          <w:i/>
          <w:iCs/>
        </w:rPr>
        <w:t>216</w:t>
      </w:r>
      <w:r>
        <w:t>, 116330. https://doi.org/10.1016/j.neuroimage.2019.116330</w:t>
      </w:r>
    </w:p>
    <w:p w14:paraId="6AD09EA1" w14:textId="77777777" w:rsidR="00C603BD" w:rsidRDefault="00C603BD" w:rsidP="00C603BD">
      <w:pPr>
        <w:pStyle w:val="Bibliography"/>
      </w:pPr>
      <w:r>
        <w:t xml:space="preserve">Esteban, O., Blair, R., Markiewicz, C. J., Berleant, S. L., Moodie, C., Ma, F., Isik, A. I., Erramuzpe, A., Goncalves, M., Poldrack, R. A., &amp; Gorgolewski, K. J. (2017). </w:t>
      </w:r>
      <w:r>
        <w:rPr>
          <w:i/>
          <w:iCs/>
        </w:rPr>
        <w:t>Poldracklab/Fmriprep: 1.0.0-Rc5</w:t>
      </w:r>
      <w:r>
        <w:t xml:space="preserve"> [Computer software]. Zenodo. https://doi.org/10.5281/ZENODO.996169</w:t>
      </w:r>
    </w:p>
    <w:p w14:paraId="6062651F" w14:textId="77777777" w:rsidR="00C603BD" w:rsidRDefault="00C603BD" w:rsidP="00C603BD">
      <w:pPr>
        <w:pStyle w:val="Bibliography"/>
      </w:pPr>
      <w:r>
        <w:t xml:space="preserve">Etkin, A., Egner, T., &amp; Kalisch, R. (2011). Emotional processing in anterior cingulate and medial prefrontal cortex. </w:t>
      </w:r>
      <w:r>
        <w:rPr>
          <w:i/>
          <w:iCs/>
        </w:rPr>
        <w:t>Trends in Cognitive Sciences</w:t>
      </w:r>
      <w:r>
        <w:t xml:space="preserve">, </w:t>
      </w:r>
      <w:r>
        <w:rPr>
          <w:i/>
          <w:iCs/>
        </w:rPr>
        <w:t>15</w:t>
      </w:r>
      <w:r>
        <w:t>(2), 85–93. https://doi.org/10.1016/j.tics.2010.11.004</w:t>
      </w:r>
    </w:p>
    <w:p w14:paraId="39CE3FFC" w14:textId="77777777" w:rsidR="00C603BD" w:rsidRDefault="00C603BD" w:rsidP="00C603BD">
      <w:pPr>
        <w:pStyle w:val="Bibliography"/>
      </w:pPr>
      <w:r>
        <w:t xml:space="preserve">Fayn, K., Willemsen, S., Muralikrishnan, R., Manias, B. C., Menninghaus, W., &amp; Schlotz, W. (2021). Full throttle: Demonstrating the speed, accuracy, and validity of a new method for continuous two-dimensional self-report and annotation. </w:t>
      </w:r>
      <w:r>
        <w:rPr>
          <w:i/>
          <w:iCs/>
        </w:rPr>
        <w:t>Behavior Research Methods</w:t>
      </w:r>
      <w:r>
        <w:t xml:space="preserve">, </w:t>
      </w:r>
      <w:r>
        <w:rPr>
          <w:i/>
          <w:iCs/>
        </w:rPr>
        <w:t>53</w:t>
      </w:r>
      <w:r>
        <w:t>(3), 1–15. https://doi.org/10.3758/s13428-021-01616-3</w:t>
      </w:r>
    </w:p>
    <w:p w14:paraId="38798BB3" w14:textId="77777777" w:rsidR="00C603BD" w:rsidRDefault="00C603BD" w:rsidP="00C603BD">
      <w:pPr>
        <w:pStyle w:val="Bibliography"/>
      </w:pPr>
      <w:r>
        <w:lastRenderedPageBreak/>
        <w:t xml:space="preserve">FeldmanHall, O., &amp; Shenhav, A. (2019). Resolving uncertainty in a social world. </w:t>
      </w:r>
      <w:r>
        <w:rPr>
          <w:i/>
          <w:iCs/>
        </w:rPr>
        <w:t>Nature Human Behaviour</w:t>
      </w:r>
      <w:r>
        <w:t xml:space="preserve">, </w:t>
      </w:r>
      <w:r>
        <w:rPr>
          <w:i/>
          <w:iCs/>
        </w:rPr>
        <w:t>3</w:t>
      </w:r>
      <w:r>
        <w:t>(5), 426–435. https://doi.org/10.1038/s41562-019-0590-x</w:t>
      </w:r>
    </w:p>
    <w:p w14:paraId="29F1341C" w14:textId="77777777" w:rsidR="00C603BD" w:rsidRDefault="00C603BD" w:rsidP="00C603BD">
      <w:pPr>
        <w:pStyle w:val="Bibliography"/>
      </w:pPr>
      <w:r>
        <w:t xml:space="preserve">Fredrickson, B. L., &amp; Kahneman, D. (1993). Duration Neglect in Retrospective Evaluations of Affective Episodes. </w:t>
      </w:r>
      <w:r>
        <w:rPr>
          <w:i/>
          <w:iCs/>
        </w:rPr>
        <w:t>Journal of Personality and Social Psychology</w:t>
      </w:r>
      <w:r>
        <w:t xml:space="preserve">, </w:t>
      </w:r>
      <w:r>
        <w:rPr>
          <w:i/>
          <w:iCs/>
        </w:rPr>
        <w:t>65</w:t>
      </w:r>
      <w:r>
        <w:t>(1), 45–55.</w:t>
      </w:r>
    </w:p>
    <w:p w14:paraId="2568E719" w14:textId="77777777" w:rsidR="00C603BD" w:rsidRDefault="00C603BD" w:rsidP="00C603BD">
      <w:pPr>
        <w:pStyle w:val="Bibliography"/>
      </w:pPr>
      <w:r>
        <w:t xml:space="preserve">Friston, K. J., Frith, C. D., Turner, R., &amp; Frackowiak, R. S. (1995). Characterizing evoked hemodynamics with fMRI. </w:t>
      </w:r>
      <w:r>
        <w:rPr>
          <w:i/>
          <w:iCs/>
        </w:rPr>
        <w:t>NEUROIMAGE</w:t>
      </w:r>
      <w:r>
        <w:t xml:space="preserve">, </w:t>
      </w:r>
      <w:r>
        <w:rPr>
          <w:i/>
          <w:iCs/>
        </w:rPr>
        <w:t>2</w:t>
      </w:r>
      <w:r>
        <w:t>(2), 157–165. https://doi.org/10.1006/nimg.1995.1018</w:t>
      </w:r>
    </w:p>
    <w:p w14:paraId="44766427" w14:textId="77777777" w:rsidR="00C603BD" w:rsidRDefault="00C603BD" w:rsidP="00C603BD">
      <w:pPr>
        <w:pStyle w:val="Bibliography"/>
      </w:pPr>
      <w:r>
        <w:t xml:space="preserve">Girard, J. M., &amp; Wright, A. G. C. (2018). DARMA: Software for dual axis rating and media annotation. </w:t>
      </w:r>
      <w:r>
        <w:rPr>
          <w:i/>
          <w:iCs/>
        </w:rPr>
        <w:t>Behavior Research Methods</w:t>
      </w:r>
      <w:r>
        <w:t xml:space="preserve">, </w:t>
      </w:r>
      <w:r>
        <w:rPr>
          <w:i/>
          <w:iCs/>
        </w:rPr>
        <w:t>50</w:t>
      </w:r>
      <w:r>
        <w:t>(3), 902–909. https://doi.org/10.3758/s13428-017-0915-5</w:t>
      </w:r>
    </w:p>
    <w:p w14:paraId="0CECFD3E" w14:textId="77777777" w:rsidR="00C603BD" w:rsidRDefault="00C603BD" w:rsidP="00C603BD">
      <w:pPr>
        <w:pStyle w:val="Bibliography"/>
      </w:pPr>
      <w:r>
        <w:t xml:space="preserve">Goldberg, H., Preminger, S., &amp; Malach, R. (2014). The emotion–action link? Naturalistic emotional stimuli preferentially activate the human dorsal visual stream. </w:t>
      </w:r>
      <w:r>
        <w:rPr>
          <w:i/>
          <w:iCs/>
        </w:rPr>
        <w:t>NeuroImage</w:t>
      </w:r>
      <w:r>
        <w:t xml:space="preserve">, </w:t>
      </w:r>
      <w:r>
        <w:rPr>
          <w:i/>
          <w:iCs/>
        </w:rPr>
        <w:t>84</w:t>
      </w:r>
      <w:r>
        <w:t>, 254–264. https://doi.org/10.1016/j.neuroimage.2013.08.032</w:t>
      </w:r>
    </w:p>
    <w:p w14:paraId="7ABBFB87" w14:textId="77777777" w:rsidR="00C603BD" w:rsidRDefault="00C603BD" w:rsidP="00C603BD">
      <w:pPr>
        <w:pStyle w:val="Bibliography"/>
      </w:pPr>
      <w:r>
        <w:t xml:space="preserve">Gottman, J. M., &amp; Levenson, R. W. (1985). A valid procedure for obtaining self-report of affect in marital interaction. </w:t>
      </w:r>
      <w:r>
        <w:rPr>
          <w:i/>
          <w:iCs/>
        </w:rPr>
        <w:t>Journal of Consulting and Clinical Psychology</w:t>
      </w:r>
      <w:r>
        <w:t xml:space="preserve">, </w:t>
      </w:r>
      <w:r>
        <w:rPr>
          <w:i/>
          <w:iCs/>
        </w:rPr>
        <w:t>53</w:t>
      </w:r>
      <w:r>
        <w:t>(2), 151–160. https://doi.org/10.1037//0022-006x.53.2.151</w:t>
      </w:r>
    </w:p>
    <w:p w14:paraId="18AD593D" w14:textId="77777777" w:rsidR="00C603BD" w:rsidRDefault="00C603BD" w:rsidP="00C603BD">
      <w:pPr>
        <w:pStyle w:val="Bibliography"/>
      </w:pPr>
      <w:r>
        <w:t xml:space="preserve">Gross, J. J., &amp; Levenson, R. W. (1995). Emotion Elicitation Using Films. </w:t>
      </w:r>
      <w:r>
        <w:rPr>
          <w:i/>
          <w:iCs/>
        </w:rPr>
        <w:t>Cognition &amp; Emotion</w:t>
      </w:r>
      <w:r>
        <w:t xml:space="preserve">, </w:t>
      </w:r>
      <w:r>
        <w:rPr>
          <w:i/>
          <w:iCs/>
        </w:rPr>
        <w:t>9</w:t>
      </w:r>
      <w:r>
        <w:t>(1), 87–108.</w:t>
      </w:r>
    </w:p>
    <w:p w14:paraId="4D4541EA" w14:textId="77777777" w:rsidR="00C603BD" w:rsidRDefault="00C603BD" w:rsidP="00C603BD">
      <w:pPr>
        <w:pStyle w:val="Bibliography"/>
      </w:pPr>
      <w:r>
        <w:t xml:space="preserve">Halchenko, Y., Goncalves, M., Castello, M. V. di O., Ghosh, S., Salo, T., Hanke, M., Velasco, P., Dae, Kent, J., Brett, M., Amlien, I., Gorgolewski, C., Lukas, D. C., Markiewicz, C., Tilley, S., Kaczmarzyk, J., Stadler, J., Kim, S., Kahn, A., … Meyer, K. (2021). </w:t>
      </w:r>
      <w:r>
        <w:rPr>
          <w:i/>
          <w:iCs/>
        </w:rPr>
        <w:t>Nipy/heudiconv:</w:t>
      </w:r>
      <w:r>
        <w:t xml:space="preserve"> (Version v0.10.0) [Computer software]. Zenodo. https://doi.org/10.5281/zenodo.5557588</w:t>
      </w:r>
    </w:p>
    <w:p w14:paraId="74FE9628" w14:textId="77777777" w:rsidR="00C603BD" w:rsidRDefault="00C603BD" w:rsidP="00C603BD">
      <w:pPr>
        <w:pStyle w:val="Bibliography"/>
      </w:pPr>
      <w:r>
        <w:t xml:space="preserve">Hasson, U., Furman, O., Clark, D., Dudai, Y., &amp; Davachi, L. (2008). Enhanced Intersubject Correlations during Movie Viewing Correlate with Successful Episodic Encoding. </w:t>
      </w:r>
      <w:r>
        <w:rPr>
          <w:i/>
          <w:iCs/>
        </w:rPr>
        <w:t>Neuron</w:t>
      </w:r>
      <w:r>
        <w:t xml:space="preserve">, </w:t>
      </w:r>
      <w:r>
        <w:rPr>
          <w:i/>
          <w:iCs/>
        </w:rPr>
        <w:t>57</w:t>
      </w:r>
      <w:r>
        <w:t>(3), 452–462. https://doi.org/10.1016/j.neuron.2007.12.009</w:t>
      </w:r>
    </w:p>
    <w:p w14:paraId="65D368CD" w14:textId="77777777" w:rsidR="00C603BD" w:rsidRDefault="00C603BD" w:rsidP="00C603BD">
      <w:pPr>
        <w:pStyle w:val="Bibliography"/>
      </w:pPr>
      <w:r>
        <w:lastRenderedPageBreak/>
        <w:t xml:space="preserve">Hasson, U., Ghazanfar, A. A., Galantucci, B., Garrod, S., &amp; Keysers, C. (2012). Brain-to-brain coupling: A mechanism for creating and sharing a social world. </w:t>
      </w:r>
      <w:r>
        <w:rPr>
          <w:i/>
          <w:iCs/>
        </w:rPr>
        <w:t>Trends in Cognitive Sciences</w:t>
      </w:r>
      <w:r>
        <w:t xml:space="preserve">, </w:t>
      </w:r>
      <w:r>
        <w:rPr>
          <w:i/>
          <w:iCs/>
        </w:rPr>
        <w:t>16</w:t>
      </w:r>
      <w:r>
        <w:t>(2), 114–121. https://doi.org/10.1016/j.tics.2011.12.007</w:t>
      </w:r>
    </w:p>
    <w:p w14:paraId="7A686C71" w14:textId="77777777" w:rsidR="00C603BD" w:rsidRDefault="00C603BD" w:rsidP="00C603BD">
      <w:pPr>
        <w:pStyle w:val="Bibliography"/>
      </w:pPr>
      <w:r>
        <w:t xml:space="preserve">Hasson, U., Landesman, O., Knappmeyer, B., Vallines, I., Rubin, N., &amp; Heeger, D. J. (2008). Neurocinematics: The Neuroscience of Film. </w:t>
      </w:r>
      <w:r>
        <w:rPr>
          <w:i/>
          <w:iCs/>
        </w:rPr>
        <w:t>Projections</w:t>
      </w:r>
      <w:r>
        <w:t xml:space="preserve">, </w:t>
      </w:r>
      <w:r>
        <w:rPr>
          <w:i/>
          <w:iCs/>
        </w:rPr>
        <w:t>2</w:t>
      </w:r>
      <w:r>
        <w:t>(1), 1–26.</w:t>
      </w:r>
    </w:p>
    <w:p w14:paraId="13152171" w14:textId="77777777" w:rsidR="00C603BD" w:rsidRDefault="00C603BD" w:rsidP="00C603BD">
      <w:pPr>
        <w:pStyle w:val="Bibliography"/>
      </w:pPr>
      <w:r>
        <w:t xml:space="preserve">Hasson, U., Nir, Y., Levy, I., Fuhrmann, G., &amp; Malach, R. (2004). Intersubject Synchronization of Cortical Activity During Natural Vision. </w:t>
      </w:r>
      <w:r>
        <w:rPr>
          <w:i/>
          <w:iCs/>
        </w:rPr>
        <w:t>Science</w:t>
      </w:r>
      <w:r>
        <w:t xml:space="preserve">, </w:t>
      </w:r>
      <w:r>
        <w:rPr>
          <w:i/>
          <w:iCs/>
        </w:rPr>
        <w:t>303</w:t>
      </w:r>
      <w:r>
        <w:t>(5664), 1634–1640. https://doi.org/10.1126/science.1089506</w:t>
      </w:r>
    </w:p>
    <w:p w14:paraId="2CB09F3A" w14:textId="77777777" w:rsidR="00C603BD" w:rsidRDefault="00C603BD" w:rsidP="00C603BD">
      <w:pPr>
        <w:pStyle w:val="Bibliography"/>
      </w:pPr>
      <w:r>
        <w:t xml:space="preserve">Hendriks, M. H. A., Daniels, N., Pegado, F., &amp; Op de Beeck, H. P. (2017). The Effect of Spatial Smoothing on Representational Similarity in a Simple Motor Paradigm. </w:t>
      </w:r>
      <w:r>
        <w:rPr>
          <w:i/>
          <w:iCs/>
        </w:rPr>
        <w:t>Frontiers in Neurology</w:t>
      </w:r>
      <w:r>
        <w:t xml:space="preserve">, </w:t>
      </w:r>
      <w:r>
        <w:rPr>
          <w:i/>
          <w:iCs/>
        </w:rPr>
        <w:t>8</w:t>
      </w:r>
      <w:r>
        <w:t>, 222. https://doi.org/10.3389/fneur.2017.00222</w:t>
      </w:r>
    </w:p>
    <w:p w14:paraId="0ED9503C" w14:textId="77777777" w:rsidR="00C603BD" w:rsidRDefault="00C603BD" w:rsidP="00C603BD">
      <w:pPr>
        <w:pStyle w:val="Bibliography"/>
      </w:pPr>
      <w:r>
        <w:t xml:space="preserve">Hutcherson, C. A., Goldin, P. R., Ochsner, K. N., Gabrieli, J. D. E., Barrett, L. F., &amp; Gross, J. J. (2005). Attention and emotion: Does rating emotion alter neural responses to amusing and sad films? </w:t>
      </w:r>
      <w:r>
        <w:rPr>
          <w:i/>
          <w:iCs/>
        </w:rPr>
        <w:t>NeuroImage</w:t>
      </w:r>
      <w:r>
        <w:t xml:space="preserve">, </w:t>
      </w:r>
      <w:r>
        <w:rPr>
          <w:i/>
          <w:iCs/>
        </w:rPr>
        <w:t>27</w:t>
      </w:r>
      <w:r>
        <w:t>(3), 656–668. https://doi.org/10.1016/j.neuroimage.2005.04.028</w:t>
      </w:r>
    </w:p>
    <w:p w14:paraId="41E7D14F" w14:textId="77777777" w:rsidR="00C603BD" w:rsidRDefault="00C603BD" w:rsidP="00C603BD">
      <w:pPr>
        <w:pStyle w:val="Bibliography"/>
      </w:pPr>
      <w:r>
        <w:t xml:space="preserve">Jääskeläinen, I. P., Iiro P. Jä̈askëlainen, Ahveninen, J., Jyrki Ahveninen, Vasily Klucharev, Vasily Klucharev, Anna N. Shestakova, Анна Шестакова, Levy, J., Levy, J. C., &amp; Jonathan Lévy. (2022). Behavioral Experience-Sampling Methods in Neuroimaging Studies With Movie and Narrative Stimuli. </w:t>
      </w:r>
      <w:r>
        <w:rPr>
          <w:i/>
          <w:iCs/>
        </w:rPr>
        <w:t>Frontiers in Human Neuroscience</w:t>
      </w:r>
      <w:r>
        <w:t xml:space="preserve">, </w:t>
      </w:r>
      <w:r>
        <w:rPr>
          <w:i/>
          <w:iCs/>
        </w:rPr>
        <w:t>16</w:t>
      </w:r>
      <w:r>
        <w:t>. https://doi.org/10.3389/fnhum.2022.813684</w:t>
      </w:r>
    </w:p>
    <w:p w14:paraId="7555906C" w14:textId="77777777" w:rsidR="00C603BD" w:rsidRDefault="00C603BD" w:rsidP="00C603BD">
      <w:pPr>
        <w:pStyle w:val="Bibliography"/>
      </w:pPr>
      <w:r>
        <w:t xml:space="preserve">Jääskeläinen, I. P., Koskentalo, K., Balk, M. H., Autti, T., Kauramäki, J., Pomren, C., &amp; Sams, M. (2008). Inter-Subject Synchronization of Prefrontal Cortex Hemodynamic Activity During Natural Viewing. </w:t>
      </w:r>
      <w:r>
        <w:rPr>
          <w:i/>
          <w:iCs/>
        </w:rPr>
        <w:t>The Open Neuroimaging Journal</w:t>
      </w:r>
      <w:r>
        <w:t xml:space="preserve">, </w:t>
      </w:r>
      <w:r>
        <w:rPr>
          <w:i/>
          <w:iCs/>
        </w:rPr>
        <w:t>2</w:t>
      </w:r>
      <w:r>
        <w:t>(1), 14–19. https://doi.org/10.2174/1874440000802010014</w:t>
      </w:r>
    </w:p>
    <w:p w14:paraId="6E927F6F" w14:textId="77777777" w:rsidR="00C603BD" w:rsidRDefault="00C603BD" w:rsidP="00C603BD">
      <w:pPr>
        <w:pStyle w:val="Bibliography"/>
      </w:pPr>
      <w:r>
        <w:t xml:space="preserve">Jääskeläinen, I. P., Pajula, J., Tohka, J., Lee, H. J., Kuo, W.-J., &amp; Lin, F.-H. (2016). Brain hemodynamic activity during viewing and re-viewing of comedy movies explained by </w:t>
      </w:r>
      <w:r>
        <w:lastRenderedPageBreak/>
        <w:t xml:space="preserve">experienced humor. </w:t>
      </w:r>
      <w:r>
        <w:rPr>
          <w:i/>
          <w:iCs/>
        </w:rPr>
        <w:t>Scientific Reports</w:t>
      </w:r>
      <w:r>
        <w:t xml:space="preserve">, </w:t>
      </w:r>
      <w:r>
        <w:rPr>
          <w:i/>
          <w:iCs/>
        </w:rPr>
        <w:t>6</w:t>
      </w:r>
      <w:r>
        <w:t>(1), 27741–27741. https://doi.org/10.1038/srep27741</w:t>
      </w:r>
    </w:p>
    <w:p w14:paraId="052FBD70" w14:textId="77777777" w:rsidR="00C603BD" w:rsidRDefault="00C603BD" w:rsidP="00C603BD">
      <w:pPr>
        <w:pStyle w:val="Bibliography"/>
      </w:pPr>
      <w:r>
        <w:t xml:space="preserve">Jenkinson, M., Beckmann, C. F., Behrens, T. E. J., Woolrich, M. W., &amp; Smith, S. M. (2012). FSL. </w:t>
      </w:r>
      <w:r>
        <w:rPr>
          <w:i/>
          <w:iCs/>
        </w:rPr>
        <w:t>NeuroImage</w:t>
      </w:r>
      <w:r>
        <w:t xml:space="preserve">, </w:t>
      </w:r>
      <w:r>
        <w:rPr>
          <w:i/>
          <w:iCs/>
        </w:rPr>
        <w:t>62</w:t>
      </w:r>
      <w:r>
        <w:t>(2), 782–790. https://doi.org/10.1016/j.neuroimage.2011.09.015</w:t>
      </w:r>
    </w:p>
    <w:p w14:paraId="13832BC3" w14:textId="77777777" w:rsidR="00C603BD" w:rsidRDefault="00C603BD" w:rsidP="00C603BD">
      <w:pPr>
        <w:pStyle w:val="Bibliography"/>
      </w:pPr>
      <w:r>
        <w:t xml:space="preserve">Jeremy Peterman, &amp; Peterman, J. N. (1940). The “program analyzer”: A new technique in studying liked and disliked items in radio programs. </w:t>
      </w:r>
      <w:r>
        <w:rPr>
          <w:i/>
          <w:iCs/>
        </w:rPr>
        <w:t>Journal of Applied Psychology</w:t>
      </w:r>
      <w:r>
        <w:t xml:space="preserve">, </w:t>
      </w:r>
      <w:r>
        <w:rPr>
          <w:i/>
          <w:iCs/>
        </w:rPr>
        <w:t>24</w:t>
      </w:r>
      <w:r>
        <w:t>(6), 728–741. https://doi.org/10.1037/h0056834</w:t>
      </w:r>
    </w:p>
    <w:p w14:paraId="2A32828D" w14:textId="77777777" w:rsidR="00C603BD" w:rsidRDefault="00C603BD" w:rsidP="00C603BD">
      <w:pPr>
        <w:pStyle w:val="Bibliography"/>
      </w:pPr>
      <w:r>
        <w:t xml:space="preserve">Kahneman, D., Fredrickson, B. L., Schreiber, C. A., &amp; Redelmeier, D. A. (1993). When More Pain Is Preferred to Less: Adding a Better End. </w:t>
      </w:r>
      <w:r>
        <w:rPr>
          <w:i/>
          <w:iCs/>
        </w:rPr>
        <w:t>Psychological Science</w:t>
      </w:r>
      <w:r>
        <w:t xml:space="preserve">, </w:t>
      </w:r>
      <w:r>
        <w:rPr>
          <w:i/>
          <w:iCs/>
        </w:rPr>
        <w:t>4</w:t>
      </w:r>
      <w:r>
        <w:t>(6), 401–405. JSTOR.</w:t>
      </w:r>
    </w:p>
    <w:p w14:paraId="6EC7233A" w14:textId="77777777" w:rsidR="00C603BD" w:rsidRDefault="00C603BD" w:rsidP="00C603BD">
      <w:pPr>
        <w:pStyle w:val="Bibliography"/>
      </w:pPr>
      <w:r>
        <w:t xml:space="preserve">Kong, R., Li, J., Orban, C., Sabuncu, M. R., Liu, H., Schaefer, A., Sun, N., Zuo, X.-N., Holmes, A. J., Eickhoff, S. B., &amp; Yeo, B. T. T. (2019). Spatial Topography of Individual-Specific Cortical Networks Predicts Human Cognition, Personality, and Emotion. </w:t>
      </w:r>
      <w:r>
        <w:rPr>
          <w:i/>
          <w:iCs/>
        </w:rPr>
        <w:t>Cerebral Cortex</w:t>
      </w:r>
      <w:r>
        <w:t xml:space="preserve">, </w:t>
      </w:r>
      <w:r>
        <w:rPr>
          <w:i/>
          <w:iCs/>
        </w:rPr>
        <w:t>29</w:t>
      </w:r>
      <w:r>
        <w:t>(6), 2533–2551. https://doi.org/10.1093/cercor/bhy123</w:t>
      </w:r>
    </w:p>
    <w:p w14:paraId="689F5743" w14:textId="77777777" w:rsidR="00C603BD" w:rsidRDefault="00C603BD" w:rsidP="00C603BD">
      <w:pPr>
        <w:pStyle w:val="Bibliography"/>
      </w:pPr>
      <w:r>
        <w:t xml:space="preserve">Kong, R., Yang, Q., Gordon, E., Xue, A., Yan, X., Orban, C., Zuo, X.-N., Spreng, N., Ge, T., Holmes, A., Eickhoff, S., &amp; Yeo, B. T. T. (2021). Individual-Specific Areal-Level Parcellations Improve Functional Connectivity Prediction of Behavior. </w:t>
      </w:r>
      <w:r>
        <w:rPr>
          <w:i/>
          <w:iCs/>
        </w:rPr>
        <w:t>Cerebral Cortex</w:t>
      </w:r>
      <w:r>
        <w:t xml:space="preserve">, </w:t>
      </w:r>
      <w:r>
        <w:rPr>
          <w:i/>
          <w:iCs/>
        </w:rPr>
        <w:t>31</w:t>
      </w:r>
      <w:r>
        <w:t>(10), 4477–4500. https://doi.org/10.1093/cercor/bhab101</w:t>
      </w:r>
    </w:p>
    <w:p w14:paraId="43E39475" w14:textId="77777777" w:rsidR="00C603BD" w:rsidRDefault="00C603BD" w:rsidP="00C603BD">
      <w:pPr>
        <w:pStyle w:val="Bibliography"/>
      </w:pPr>
      <w:r>
        <w:t xml:space="preserve">Lahnakoski, J. M., Glerean, E., Jääskeläinen, I. P., Hyönä, J., Hari, R., Sams, M., &amp; Nummenmaa, L. (2014). Synchronous brain activity across individuals underlies shared psychological perspectives. </w:t>
      </w:r>
      <w:r>
        <w:rPr>
          <w:i/>
          <w:iCs/>
        </w:rPr>
        <w:t>NeuroImage</w:t>
      </w:r>
      <w:r>
        <w:t xml:space="preserve">, </w:t>
      </w:r>
      <w:r>
        <w:rPr>
          <w:i/>
          <w:iCs/>
        </w:rPr>
        <w:t>100</w:t>
      </w:r>
      <w:r>
        <w:t>(100), 316–324. https://doi.org/10.1016/j.neuroimage.2014.06.022</w:t>
      </w:r>
    </w:p>
    <w:p w14:paraId="0CC334A8" w14:textId="77777777" w:rsidR="00C603BD" w:rsidRDefault="00C603BD" w:rsidP="00C603BD">
      <w:pPr>
        <w:pStyle w:val="Bibliography"/>
      </w:pPr>
      <w:r>
        <w:t xml:space="preserve">Laumann, T. O., Gordon, E. M., Adeyemo, B., Snyder, A. Z., Joo, S. J., Chen, M.-Y., Gilmore, A. W., McDermott, K. B., Nelson, S. M., Dosenbach, N. U. F., Schlaggar, B. L., Mumford, J. A., Poldrack, R. A., &amp; Petersen, S. E. (2015). Functional System and Areal </w:t>
      </w:r>
      <w:r>
        <w:lastRenderedPageBreak/>
        <w:t xml:space="preserve">Organization of a Highly Sampled Individual Human Brain. </w:t>
      </w:r>
      <w:r>
        <w:rPr>
          <w:i/>
          <w:iCs/>
        </w:rPr>
        <w:t>Neuron</w:t>
      </w:r>
      <w:r>
        <w:t xml:space="preserve">, </w:t>
      </w:r>
      <w:r>
        <w:rPr>
          <w:i/>
          <w:iCs/>
        </w:rPr>
        <w:t>87</w:t>
      </w:r>
      <w:r>
        <w:t>(3), 657–670. https://doi.org/10.1016/j.neuron.2015.06.037</w:t>
      </w:r>
    </w:p>
    <w:p w14:paraId="37C7D6F1" w14:textId="77777777" w:rsidR="00C603BD" w:rsidRDefault="00C603BD" w:rsidP="00C603BD">
      <w:pPr>
        <w:pStyle w:val="Bibliography"/>
      </w:pPr>
      <w:r>
        <w:t xml:space="preserve">Lehne, M., Engel, P. P., Rohrmeier, M., Menninghaus, W., Jacobs, A. M., &amp; Koelsch, S. (2015). Reading a suspenseful literary text activates brain areas related to social cognition and predictive inference. </w:t>
      </w:r>
      <w:r>
        <w:rPr>
          <w:i/>
          <w:iCs/>
        </w:rPr>
        <w:t>PLOS ONE</w:t>
      </w:r>
      <w:r>
        <w:t xml:space="preserve">, </w:t>
      </w:r>
      <w:r>
        <w:rPr>
          <w:i/>
          <w:iCs/>
        </w:rPr>
        <w:t>10</w:t>
      </w:r>
      <w:r>
        <w:t>(5). https://doi.org/10.1371/journal.pone.0124550</w:t>
      </w:r>
    </w:p>
    <w:p w14:paraId="088DA117" w14:textId="77777777" w:rsidR="00C603BD" w:rsidRDefault="00C603BD" w:rsidP="00C603BD">
      <w:pPr>
        <w:pStyle w:val="Bibliography"/>
      </w:pPr>
      <w:r>
        <w:t xml:space="preserve">Levenson, R. W.,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3C69920C" w14:textId="77777777" w:rsidR="00C603BD" w:rsidRDefault="00C603BD" w:rsidP="00C603BD">
      <w:pPr>
        <w:pStyle w:val="Bibliography"/>
      </w:pPr>
      <w:r>
        <w:t xml:space="preserve">Liberty S. Hamilton, Hamilton, L. S., Alexander G. Huth, &amp; Huth, A. G. (2020). The revolution will not be controlled: Natural stimuli in speech neuroscience. </w:t>
      </w:r>
      <w:r>
        <w:rPr>
          <w:i/>
          <w:iCs/>
        </w:rPr>
        <w:t>Language, Cognition and Neuroscience</w:t>
      </w:r>
      <w:r>
        <w:t xml:space="preserve">, </w:t>
      </w:r>
      <w:r>
        <w:rPr>
          <w:i/>
          <w:iCs/>
        </w:rPr>
        <w:t>35</w:t>
      </w:r>
      <w:r>
        <w:t>(5), 573–582. https://doi.org/10.1080/23273798.2018.1499946</w:t>
      </w:r>
    </w:p>
    <w:p w14:paraId="3914B405" w14:textId="77777777" w:rsidR="00C603BD" w:rsidRDefault="00C603BD" w:rsidP="00C603BD">
      <w:pPr>
        <w:pStyle w:val="Bibliography"/>
      </w:pPr>
      <w:r>
        <w:t xml:space="preserve">Lieberman, M. D., Eisenberger, N. I., Crockett, M. J., Tom, S. M., Pfeifer, J. H., &amp; Way, B. M. (2007). Putting Feelings Into Words Affect Labeling Disrupts Amygdala Activity in Response to Affective Stimuli. </w:t>
      </w:r>
      <w:r>
        <w:rPr>
          <w:i/>
          <w:iCs/>
        </w:rPr>
        <w:t>Psychological Science</w:t>
      </w:r>
      <w:r>
        <w:t xml:space="preserve">, </w:t>
      </w:r>
      <w:r>
        <w:rPr>
          <w:i/>
          <w:iCs/>
        </w:rPr>
        <w:t>18</w:t>
      </w:r>
      <w:r>
        <w:t>(5), 421–428. https://doi.org/10.1111/j.1467-9280.2007.01916.x</w:t>
      </w:r>
    </w:p>
    <w:p w14:paraId="6A4AFF9A" w14:textId="77777777" w:rsidR="00C603BD" w:rsidRDefault="00C603BD" w:rsidP="00C603BD">
      <w:pPr>
        <w:pStyle w:val="Bibliography"/>
      </w:pPr>
      <w:r>
        <w:t xml:space="preserve">Logothetis, N. K. (2008). What we can do and what we cannot do with fMRI. </w:t>
      </w:r>
      <w:r>
        <w:rPr>
          <w:i/>
          <w:iCs/>
        </w:rPr>
        <w:t>Nature</w:t>
      </w:r>
      <w:r>
        <w:t xml:space="preserve">, </w:t>
      </w:r>
      <w:r>
        <w:rPr>
          <w:i/>
          <w:iCs/>
        </w:rPr>
        <w:t>453</w:t>
      </w:r>
      <w:r>
        <w:t>(7197), 869–878. https://doi.org/10.1038/nature06976</w:t>
      </w:r>
    </w:p>
    <w:p w14:paraId="5A3CA457" w14:textId="77777777" w:rsidR="00C603BD" w:rsidRDefault="00C603BD" w:rsidP="00C603BD">
      <w:pPr>
        <w:pStyle w:val="Bibliography"/>
      </w:pPr>
      <w:r>
        <w:t xml:space="preserve">Mauss, I. B., Levenson, R. W., McCarter, L., Wilhelm, F. H., &amp; Gross, J. J. (2005). The tie that binds? Coherence among emotion experience, behavior, and physiology. </w:t>
      </w:r>
      <w:r>
        <w:rPr>
          <w:i/>
          <w:iCs/>
        </w:rPr>
        <w:t>Emotion</w:t>
      </w:r>
      <w:r>
        <w:t xml:space="preserve">, </w:t>
      </w:r>
      <w:r>
        <w:rPr>
          <w:i/>
          <w:iCs/>
        </w:rPr>
        <w:t>5</w:t>
      </w:r>
      <w:r>
        <w:t>(2), 175–190. https://doi.org/10.1037/1528-3542.5.2.175</w:t>
      </w:r>
    </w:p>
    <w:p w14:paraId="63797EEF" w14:textId="77777777" w:rsidR="00C603BD" w:rsidRDefault="00C603BD" w:rsidP="00C603BD">
      <w:pPr>
        <w:pStyle w:val="Bibliography"/>
      </w:pPr>
      <w:r>
        <w:t xml:space="preserve">McFee, B., Raffel, C., Liang, D., Ellis, D. P., McVicar, M., Battenberg, E., &amp; Nieto, O. (2015). librosa: Audio and music signal analysis in python. </w:t>
      </w:r>
      <w:r>
        <w:rPr>
          <w:i/>
          <w:iCs/>
        </w:rPr>
        <w:t>Proceedings of the 14th python in science conference</w:t>
      </w:r>
      <w:r>
        <w:t xml:space="preserve">, </w:t>
      </w:r>
      <w:r>
        <w:rPr>
          <w:i/>
          <w:iCs/>
        </w:rPr>
        <w:t>8</w:t>
      </w:r>
      <w:r>
        <w:t>.</w:t>
      </w:r>
    </w:p>
    <w:p w14:paraId="47079527" w14:textId="77777777" w:rsidR="00C603BD" w:rsidRDefault="00C603BD" w:rsidP="00C603BD">
      <w:pPr>
        <w:pStyle w:val="Bibliography"/>
      </w:pPr>
      <w:r>
        <w:t xml:space="preserve">Mueller, S., Wang, D., Fox, M. D., Yeo, B. T. T., Sepulcre, J., Sabuncu, M. R., Shafee, R., Lu, J., &amp; Liu, H. (2013). Individual Variability in Functional Connectivity Architecture of the Human Brain. </w:t>
      </w:r>
      <w:r>
        <w:rPr>
          <w:i/>
          <w:iCs/>
        </w:rPr>
        <w:t>Neuron</w:t>
      </w:r>
      <w:r>
        <w:t xml:space="preserve">, </w:t>
      </w:r>
      <w:r>
        <w:rPr>
          <w:i/>
          <w:iCs/>
        </w:rPr>
        <w:t>77</w:t>
      </w:r>
      <w:r>
        <w:t>(3), 586–595. https://doi.org/10.1016/j.neuron.2012.12.028</w:t>
      </w:r>
    </w:p>
    <w:p w14:paraId="08F1DC74" w14:textId="77777777" w:rsidR="00C603BD" w:rsidRDefault="00C603BD" w:rsidP="00C603BD">
      <w:pPr>
        <w:pStyle w:val="Bibliography"/>
      </w:pPr>
      <w:r>
        <w:lastRenderedPageBreak/>
        <w:t xml:space="preserve">Mumford, J. (Director). (2017). </w:t>
      </w:r>
      <w:r>
        <w:rPr>
          <w:i/>
          <w:iCs/>
        </w:rPr>
        <w:t>How to use FEAT while skipping registration</w:t>
      </w:r>
      <w:r>
        <w:t xml:space="preserve"> [Digital]. Youtube. https://www.youtube.com/watch?v=U3tG7JMEf7M&amp;t=12s</w:t>
      </w:r>
    </w:p>
    <w:p w14:paraId="41A2F51B" w14:textId="77777777" w:rsidR="00C603BD" w:rsidRDefault="00C603BD" w:rsidP="00C603BD">
      <w:pPr>
        <w:pStyle w:val="Bibliography"/>
      </w:pPr>
      <w:r>
        <w:t xml:space="preserve">Nastase, S. A., Goldstein, A., &amp; Hasson, U. (2020). Keep it real: Rethinking the primacy of experimental control in cognitive neuroscience. </w:t>
      </w:r>
      <w:r>
        <w:rPr>
          <w:i/>
          <w:iCs/>
        </w:rPr>
        <w:t>NeuroImage</w:t>
      </w:r>
      <w:r>
        <w:t xml:space="preserve">, </w:t>
      </w:r>
      <w:r>
        <w:rPr>
          <w:i/>
          <w:iCs/>
        </w:rPr>
        <w:t>222</w:t>
      </w:r>
      <w:r>
        <w:t>, 117254. https://doi.org/10.1016/j.neuroimage.2020.117254</w:t>
      </w:r>
    </w:p>
    <w:p w14:paraId="23A1D1AB" w14:textId="77777777" w:rsidR="00C603BD" w:rsidRDefault="00C603BD" w:rsidP="00C603BD">
      <w:pPr>
        <w:pStyle w:val="Bibliography"/>
      </w:pPr>
      <w:r>
        <w:t xml:space="preserve">Nummenmaa, L., Glerean, E., Viinikainen, M., Jääskeläinen, I. P., Hari, R., &amp; Sams, M. (2012). Emotions promote social interaction by synchronizing brain activity across individuals. </w:t>
      </w:r>
      <w:r>
        <w:rPr>
          <w:i/>
          <w:iCs/>
        </w:rPr>
        <w:t>Proceedings of the National Academy of Sciences of the United States of America</w:t>
      </w:r>
      <w:r>
        <w:t xml:space="preserve">, </w:t>
      </w:r>
      <w:r>
        <w:rPr>
          <w:i/>
          <w:iCs/>
        </w:rPr>
        <w:t>109</w:t>
      </w:r>
      <w:r>
        <w:t>(24), 9599–9604. https://doi.org/10.1073/pnas.1206095109</w:t>
      </w:r>
    </w:p>
    <w:p w14:paraId="11F56431" w14:textId="77777777" w:rsidR="00C603BD" w:rsidRDefault="00C603BD" w:rsidP="00C603BD">
      <w:pPr>
        <w:pStyle w:val="Bibliography"/>
      </w:pPr>
      <w:r>
        <w:t xml:space="preserve">Ochsner, K. N., Knierim, K., Ludlow, D. H., Hanelin, J., Ramachandran, T., Glover, G., &amp; Mackey, S. C. (2004). Reflecting upon Feelings: An fMRI Study of Neural Systems Supporting the Attribution of Emotion to Self and Other. </w:t>
      </w:r>
      <w:r>
        <w:rPr>
          <w:i/>
          <w:iCs/>
        </w:rPr>
        <w:t>Journal of Cognitive Neuroscience</w:t>
      </w:r>
      <w:r>
        <w:t xml:space="preserve">, </w:t>
      </w:r>
      <w:r>
        <w:rPr>
          <w:i/>
          <w:iCs/>
        </w:rPr>
        <w:t>16</w:t>
      </w:r>
      <w:r>
        <w:t>(10), 1746–1772. https://doi.org/10.1162/0898929042947829</w:t>
      </w:r>
    </w:p>
    <w:p w14:paraId="0E1161D4" w14:textId="77777777" w:rsidR="00C603BD" w:rsidRDefault="00C603BD" w:rsidP="00C603BD">
      <w:pPr>
        <w:pStyle w:val="Bibliography"/>
      </w:pPr>
      <w:r>
        <w:t xml:space="preserve">OpenAI. (2023). </w:t>
      </w:r>
      <w:r>
        <w:rPr>
          <w:i/>
          <w:iCs/>
        </w:rPr>
        <w:t>Whisper</w:t>
      </w:r>
      <w:r>
        <w:t xml:space="preserve"> [Computer software]. https://github.com/openai/whisper</w:t>
      </w:r>
    </w:p>
    <w:p w14:paraId="4BE2B411" w14:textId="77777777" w:rsidR="00C603BD" w:rsidRDefault="00C603BD" w:rsidP="00C603BD">
      <w:pPr>
        <w:pStyle w:val="Bibliography"/>
      </w:pPr>
      <w:r>
        <w:t xml:space="preserve">Peirce, J., Gray, J. R., Simpson, S., MacAskill, M., Höchenberger, R., Sogo, H., Kastman, E., &amp; Lindeløv, J. K. (2019). PsychoPy2: Experiments in behavior made easy. </w:t>
      </w:r>
      <w:r>
        <w:rPr>
          <w:i/>
          <w:iCs/>
        </w:rPr>
        <w:t>Behavior Research Methods</w:t>
      </w:r>
      <w:r>
        <w:t xml:space="preserve">, </w:t>
      </w:r>
      <w:r>
        <w:rPr>
          <w:i/>
          <w:iCs/>
        </w:rPr>
        <w:t>51</w:t>
      </w:r>
      <w:r>
        <w:t>(1), 195–203. https://doi.org/10.3758/s13428-018-01193-y</w:t>
      </w:r>
    </w:p>
    <w:p w14:paraId="5322D6E7" w14:textId="77777777" w:rsidR="00C603BD" w:rsidRDefault="00C603BD" w:rsidP="00C603BD">
      <w:pPr>
        <w:pStyle w:val="Bibliography"/>
      </w:pPr>
      <w:r>
        <w:t xml:space="preserve">Posner, M. I., &amp; Petersen, S. E. (1990). The Attention System of the Human Brain. </w:t>
      </w:r>
      <w:r>
        <w:rPr>
          <w:i/>
          <w:iCs/>
        </w:rPr>
        <w:t>Annual Review of Neuroscience</w:t>
      </w:r>
      <w:r>
        <w:t xml:space="preserve">, </w:t>
      </w:r>
      <w:r>
        <w:rPr>
          <w:i/>
          <w:iCs/>
        </w:rPr>
        <w:t>13</w:t>
      </w:r>
      <w:r>
        <w:t>(1), 25–42. https://doi.org/10.1146/annurev.ne.13.030190.000325</w:t>
      </w:r>
    </w:p>
    <w:p w14:paraId="7A9B36E1" w14:textId="77777777" w:rsidR="00C603BD" w:rsidRDefault="00C603BD" w:rsidP="00C603BD">
      <w:pPr>
        <w:pStyle w:val="Bibliography"/>
      </w:pPr>
      <w:r>
        <w:t xml:space="preserve">Power, J. D., Barnes, K. A., Snyder, A. Z., Schlaggar, B. L., &amp; Petersen, S. E. (2012). Spurious but systematic correlations in functional connectivity MRI networks arise from subject motion. </w:t>
      </w:r>
      <w:r>
        <w:rPr>
          <w:i/>
          <w:iCs/>
        </w:rPr>
        <w:t>NeuroImage</w:t>
      </w:r>
      <w:r>
        <w:t xml:space="preserve">, </w:t>
      </w:r>
      <w:r>
        <w:rPr>
          <w:i/>
          <w:iCs/>
        </w:rPr>
        <w:t>59</w:t>
      </w:r>
      <w:r>
        <w:t>(3), 2142–2154. https://doi.org/10.1016/j.neuroimage.2011.10.018</w:t>
      </w:r>
    </w:p>
    <w:p w14:paraId="2F954336" w14:textId="77777777" w:rsidR="00C603BD" w:rsidRDefault="00C603BD" w:rsidP="00C603BD">
      <w:pPr>
        <w:pStyle w:val="Bibliography"/>
      </w:pPr>
      <w:r>
        <w:t xml:space="preserve">Power, J. D., Cohen, A. L., Nelson, S. M., Wig, G. S., Barnes, K. A., Church, J. A., Vogel, A. C., Laumann, T. O., Miezin, F. M., Schlaggar, B. L., &amp; Petersen, S. E. (2011). Functional </w:t>
      </w:r>
      <w:r>
        <w:lastRenderedPageBreak/>
        <w:t xml:space="preserve">Network Organization of the Human Brain. </w:t>
      </w:r>
      <w:r>
        <w:rPr>
          <w:i/>
          <w:iCs/>
        </w:rPr>
        <w:t>Neuron</w:t>
      </w:r>
      <w:r>
        <w:t xml:space="preserve">, </w:t>
      </w:r>
      <w:r>
        <w:rPr>
          <w:i/>
          <w:iCs/>
        </w:rPr>
        <w:t>72</w:t>
      </w:r>
      <w:r>
        <w:t>(4), 665–678. https://doi.org/10.1016/j.neuron.2011.09.006</w:t>
      </w:r>
    </w:p>
    <w:p w14:paraId="0C4030A2" w14:textId="77777777" w:rsidR="00C603BD" w:rsidRDefault="00C603BD" w:rsidP="00C603BD">
      <w:pPr>
        <w:pStyle w:val="Bibliography"/>
      </w:pPr>
      <w:r>
        <w:t xml:space="preserve">Power, J. D., Schlaggar, B. L., &amp; Petersen, S. E. (2014). Studying Brain Organization via Spontaneous fMRI Signal. </w:t>
      </w:r>
      <w:r>
        <w:rPr>
          <w:i/>
          <w:iCs/>
        </w:rPr>
        <w:t>Neuron</w:t>
      </w:r>
      <w:r>
        <w:t xml:space="preserve">, </w:t>
      </w:r>
      <w:r>
        <w:rPr>
          <w:i/>
          <w:iCs/>
        </w:rPr>
        <w:t>84</w:t>
      </w:r>
      <w:r>
        <w:t>(4), 681–696. https://doi.org/10.1016/j.neuron.2014.09.007</w:t>
      </w:r>
    </w:p>
    <w:p w14:paraId="15966B4E" w14:textId="77777777" w:rsidR="00C603BD" w:rsidRDefault="00C603BD" w:rsidP="00C603BD">
      <w:pPr>
        <w:pStyle w:val="Bibliography"/>
      </w:pPr>
      <w:r>
        <w:t xml:space="preserve">Raz, G., Winetraub, Y., Jacob, Y., Kinreich, S., Maron-Katz, A., Shaham, G., Podlipsky, I., Gilam, G., Soreq, E., &amp; Hendler, T. (2012). Portraying emotions at their unfolding: A multilayered approach for probing dynamics of neural networks. </w:t>
      </w:r>
      <w:r>
        <w:rPr>
          <w:i/>
          <w:iCs/>
        </w:rPr>
        <w:t>NeuroImage</w:t>
      </w:r>
      <w:r>
        <w:t xml:space="preserve">, </w:t>
      </w:r>
      <w:r>
        <w:rPr>
          <w:i/>
          <w:iCs/>
        </w:rPr>
        <w:t>60</w:t>
      </w:r>
      <w:r>
        <w:t>(2), 1448–1461. https://doi.org/10.1016/j.neuroimage.2011.12.084</w:t>
      </w:r>
    </w:p>
    <w:p w14:paraId="469F4882" w14:textId="77777777" w:rsidR="00C603BD" w:rsidRDefault="00C603BD" w:rsidP="00C603BD">
      <w:pPr>
        <w:pStyle w:val="Bibliography"/>
      </w:pPr>
      <w:r>
        <w:t xml:space="preserve">Reilly, J., Ulichney, V., Sacks, B., Duncan, A., Weinstein, S. M., Giovannetti, T., Helion, C., &amp; Cooney, G. (2023). Dynamics of Language Use and Alignment in Different-Age Conversation Partners. </w:t>
      </w:r>
      <w:r>
        <w:rPr>
          <w:i/>
          <w:iCs/>
        </w:rPr>
        <w:t>PsyArxiv</w:t>
      </w:r>
      <w:r>
        <w:t>. https://doi.org/10.31234/osf.io/3crua</w:t>
      </w:r>
    </w:p>
    <w:p w14:paraId="67AD6D67" w14:textId="77777777" w:rsidR="00C603BD" w:rsidRDefault="00C603BD" w:rsidP="00C603BD">
      <w:pPr>
        <w:pStyle w:val="Bibliography"/>
      </w:pPr>
      <w:r>
        <w:t xml:space="preserve">Roese, N. J., &amp; Vohs, K. D. (2012). Hindsight Bias. </w:t>
      </w:r>
      <w:r>
        <w:rPr>
          <w:i/>
          <w:iCs/>
        </w:rPr>
        <w:t>Perspectives on Psychological Science</w:t>
      </w:r>
      <w:r>
        <w:t xml:space="preserve">, </w:t>
      </w:r>
      <w:r>
        <w:rPr>
          <w:i/>
          <w:iCs/>
        </w:rPr>
        <w:t>7</w:t>
      </w:r>
      <w:r>
        <w:t>(5), 411–426. https://doi.org/10.1177/1745691612454303</w:t>
      </w:r>
    </w:p>
    <w:p w14:paraId="034B01E1" w14:textId="77777777" w:rsidR="00C603BD" w:rsidRDefault="00C603BD" w:rsidP="00C603BD">
      <w:pPr>
        <w:pStyle w:val="Bibliography"/>
      </w:pPr>
      <w:r>
        <w:t xml:space="preserve">Ruef, A. M., &amp; Levenson, R. W. (2007). Continuous Measurement of Emotion:The Affect Rating Dial. In J. A. Coan &amp; J. J. B. Allen (Eds.), </w:t>
      </w:r>
      <w:r>
        <w:rPr>
          <w:i/>
          <w:iCs/>
        </w:rPr>
        <w:t>Handbook of Emotion Elicitation and Assessment</w:t>
      </w:r>
      <w:r>
        <w:t xml:space="preserve"> (pp. 286–297). Oxford University PressNew York, NY. https://doi.org/10.1093/oso/9780195169157.003.0018</w:t>
      </w:r>
    </w:p>
    <w:p w14:paraId="6F93D912" w14:textId="77777777" w:rsidR="00C603BD" w:rsidRDefault="00C603BD" w:rsidP="00C603BD">
      <w:pPr>
        <w:pStyle w:val="Bibliography"/>
      </w:pPr>
      <w:r>
        <w:t xml:space="preserve">Saarimäki, H. (2021). Naturalistic Stimuli in Affective Neuroimaging: A Review. </w:t>
      </w:r>
      <w:r>
        <w:rPr>
          <w:i/>
          <w:iCs/>
        </w:rPr>
        <w:t>Frontiers in Human Neuroscience</w:t>
      </w:r>
      <w:r>
        <w:t xml:space="preserve">, </w:t>
      </w:r>
      <w:r>
        <w:rPr>
          <w:i/>
          <w:iCs/>
        </w:rPr>
        <w:t>15</w:t>
      </w:r>
      <w:r>
        <w:t>, 675068. https://doi.org/10.3389/fnhum.2021.675068</w:t>
      </w:r>
    </w:p>
    <w:p w14:paraId="15FB7A8F" w14:textId="77777777" w:rsidR="00C603BD" w:rsidRDefault="00C603BD" w:rsidP="00C603BD">
      <w:pPr>
        <w:pStyle w:val="Bibliography"/>
      </w:pPr>
      <w:r>
        <w:t xml:space="preserve">Sawahata, Y., Komine, K., Morita, T., &amp; Hiruma, N. (2013). Decoding humor experiences from brain activity of people viewing comedy movies. </w:t>
      </w:r>
      <w:r>
        <w:rPr>
          <w:i/>
          <w:iCs/>
        </w:rPr>
        <w:t>PLOS ONE</w:t>
      </w:r>
      <w:r>
        <w:t xml:space="preserve">, </w:t>
      </w:r>
      <w:r>
        <w:rPr>
          <w:i/>
          <w:iCs/>
        </w:rPr>
        <w:t>8</w:t>
      </w:r>
      <w:r>
        <w:t>(12). https://doi.org/10.1371/journal.pone.0081009</w:t>
      </w:r>
    </w:p>
    <w:p w14:paraId="6B998375" w14:textId="77777777" w:rsidR="00C603BD" w:rsidRDefault="00C603BD" w:rsidP="00C603BD">
      <w:pPr>
        <w:pStyle w:val="Bibliography"/>
      </w:pPr>
      <w:r>
        <w:t xml:space="preserve">Schaefer, A., Kong, R., Gordon, E. M., Laumann, T. O., Zuo, X.-N., Holmes, A. J., Eickhoff, S. B., &amp; Yeo, B. T. T. (2018). Local-Global Parcellation of the Human Cerebral Cortex from </w:t>
      </w:r>
      <w:r>
        <w:lastRenderedPageBreak/>
        <w:t xml:space="preserve">Intrinsic Functional Connectivity MRI. </w:t>
      </w:r>
      <w:r>
        <w:rPr>
          <w:i/>
          <w:iCs/>
        </w:rPr>
        <w:t>Cerebral Cortex</w:t>
      </w:r>
      <w:r>
        <w:t xml:space="preserve">, </w:t>
      </w:r>
      <w:r>
        <w:rPr>
          <w:i/>
          <w:iCs/>
        </w:rPr>
        <w:t>28</w:t>
      </w:r>
      <w:r>
        <w:t>(9), 3095–3114. https://doi.org/10.1093/cercor/bhx179</w:t>
      </w:r>
    </w:p>
    <w:p w14:paraId="7B551297" w14:textId="77777777" w:rsidR="00C603BD" w:rsidRDefault="00C603BD" w:rsidP="00C603BD">
      <w:pPr>
        <w:pStyle w:val="Bibliography"/>
      </w:pPr>
      <w:r>
        <w:t xml:space="preserve">Schwarz, N. (2012). Why researchers should think “real-time”: A cognitive rationale for capturing experiences in the moment. In M. R. Mehl &amp; T. S. Conner (Eds.), </w:t>
      </w:r>
      <w:r>
        <w:rPr>
          <w:i/>
          <w:iCs/>
        </w:rPr>
        <w:t>Handbook of research methods for studying daily life</w:t>
      </w:r>
      <w:r>
        <w:t>. The Guilford Press.</w:t>
      </w:r>
    </w:p>
    <w:p w14:paraId="09B72B10" w14:textId="77777777" w:rsidR="00C603BD" w:rsidRDefault="00C603BD" w:rsidP="00C603BD">
      <w:pPr>
        <w:pStyle w:val="Bibliography"/>
      </w:pPr>
      <w:r>
        <w:t xml:space="preserve">Sievers, B., Welker, C., Hasson, U., Kleinbaum, A. M., &amp; Wheatley, T. (2024). Consensus-building conversation leads to neural alignment. </w:t>
      </w:r>
      <w:r>
        <w:rPr>
          <w:i/>
          <w:iCs/>
        </w:rPr>
        <w:t>Nature Communications</w:t>
      </w:r>
      <w:r>
        <w:t xml:space="preserve">, </w:t>
      </w:r>
      <w:r>
        <w:rPr>
          <w:i/>
          <w:iCs/>
        </w:rPr>
        <w:t>15</w:t>
      </w:r>
      <w:r>
        <w:t>(1), 3936. https://doi.org/10.1038/s41467-023-43253-8</w:t>
      </w:r>
    </w:p>
    <w:p w14:paraId="52FBB032" w14:textId="77777777" w:rsidR="00C603BD" w:rsidRDefault="00C603BD" w:rsidP="00C603BD">
      <w:pPr>
        <w:pStyle w:val="Bibliography"/>
      </w:pPr>
      <w:r>
        <w:t xml:space="preserve">Simony, E., &amp; Chang, C. (2020). Analysis of stimulus-induced brain dynamics during naturalistic paradigms. </w:t>
      </w:r>
      <w:r>
        <w:rPr>
          <w:i/>
          <w:iCs/>
        </w:rPr>
        <w:t>NeuroImage</w:t>
      </w:r>
      <w:r>
        <w:t xml:space="preserve">, </w:t>
      </w:r>
      <w:r>
        <w:rPr>
          <w:i/>
          <w:iCs/>
        </w:rPr>
        <w:t>216</w:t>
      </w:r>
      <w:r>
        <w:t>, 116461. https://doi.org/10.1016/j.neuroimage.2019.116461</w:t>
      </w:r>
    </w:p>
    <w:p w14:paraId="1CA34E86" w14:textId="77777777" w:rsidR="00C603BD" w:rsidRDefault="00C603BD" w:rsidP="00C603BD">
      <w:pPr>
        <w:pStyle w:val="Bibliography"/>
      </w:pPr>
      <w:r>
        <w:t xml:space="preserve">Song, H., Finn, E. S., &amp; Rosenberg, M. D. (2021). Neural signatures of attentional engagement during narratives and its consequences for event memory. </w:t>
      </w:r>
      <w:r>
        <w:rPr>
          <w:i/>
          <w:iCs/>
        </w:rPr>
        <w:t>Proceedings of the National Academy of Sciences</w:t>
      </w:r>
      <w:r>
        <w:t xml:space="preserve">, </w:t>
      </w:r>
      <w:r>
        <w:rPr>
          <w:i/>
          <w:iCs/>
        </w:rPr>
        <w:t>118</w:t>
      </w:r>
      <w:r>
        <w:t>(33), e2021905118. https://doi.org/10.1073/pnas.2021905118</w:t>
      </w:r>
    </w:p>
    <w:p w14:paraId="400834C9" w14:textId="77777777" w:rsidR="00C603BD" w:rsidRDefault="00C603BD" w:rsidP="00C603BD">
      <w:pPr>
        <w:pStyle w:val="Bibliography"/>
      </w:pPr>
      <w:r>
        <w:t xml:space="preserve">Sonkusare, S., Breakspear, M., &amp; Guo, C. C. (2019). Naturalistic Stimuli in Neuroscience: Critically Acclaimed. </w:t>
      </w:r>
      <w:r>
        <w:rPr>
          <w:i/>
          <w:iCs/>
        </w:rPr>
        <w:t>Trends in Cognitive Sciences</w:t>
      </w:r>
      <w:r>
        <w:t xml:space="preserve">, </w:t>
      </w:r>
      <w:r>
        <w:rPr>
          <w:i/>
          <w:iCs/>
        </w:rPr>
        <w:t>23</w:t>
      </w:r>
      <w:r>
        <w:t>(8), 699–714. https://doi.org/10.1016/j.tics.2019.05.004</w:t>
      </w:r>
    </w:p>
    <w:p w14:paraId="15DDCF26" w14:textId="77777777" w:rsidR="00C603BD" w:rsidRDefault="00C603BD" w:rsidP="00C603BD">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7960AD42" w14:textId="77777777" w:rsidR="00C603BD" w:rsidRDefault="00C603BD" w:rsidP="00C603BD">
      <w:pPr>
        <w:pStyle w:val="Bibliography"/>
      </w:pPr>
      <w:r>
        <w:t xml:space="preserve">Taylor, S. F., Phan, K. L., Decker, L. R., &amp; Liberzon, I. (2003). Subjective rating of emotionally salient stimuli modulates neural activity. </w:t>
      </w:r>
      <w:r>
        <w:rPr>
          <w:i/>
          <w:iCs/>
        </w:rPr>
        <w:t>NeuroImage</w:t>
      </w:r>
      <w:r>
        <w:t xml:space="preserve">, </w:t>
      </w:r>
      <w:r>
        <w:rPr>
          <w:i/>
          <w:iCs/>
        </w:rPr>
        <w:t>18</w:t>
      </w:r>
      <w:r>
        <w:t>(3), 650–659. https://doi.org/10.1016/S1053-8119(02)00051-4</w:t>
      </w:r>
    </w:p>
    <w:p w14:paraId="0CE3AF9F" w14:textId="77777777" w:rsidR="00C603BD" w:rsidRDefault="00C603BD" w:rsidP="00C603BD">
      <w:pPr>
        <w:pStyle w:val="Bibliography"/>
      </w:pPr>
      <w:r>
        <w:t xml:space="preserve">Teresa Jacobson Kimberley, Kimberley, T. J., Dana D. Birkholz, Birkholz, D. D., Renee A. Hancock, Hancock, R. A., Sarah M. VonBank, VonBank, S. M., Teresa N. Werth, &amp; </w:t>
      </w:r>
      <w:r>
        <w:lastRenderedPageBreak/>
        <w:t xml:space="preserve">Werth, T. N. (2008). Reliability of fMRI during a Continuous Motor Task: Assessment of Analysis Techniques. </w:t>
      </w:r>
      <w:r>
        <w:rPr>
          <w:i/>
          <w:iCs/>
        </w:rPr>
        <w:t>Journal of Neuroimaging</w:t>
      </w:r>
      <w:r>
        <w:t xml:space="preserve">, </w:t>
      </w:r>
      <w:r>
        <w:rPr>
          <w:i/>
          <w:iCs/>
        </w:rPr>
        <w:t>18</w:t>
      </w:r>
      <w:r>
        <w:t>(1), 18–27. https://doi.org/10.1111/j.1552-6569.2007.00163.x</w:t>
      </w:r>
    </w:p>
    <w:p w14:paraId="15D516F2" w14:textId="77777777" w:rsidR="00C603BD" w:rsidRDefault="00C603BD" w:rsidP="00C603BD">
      <w:pPr>
        <w:pStyle w:val="Bibliography"/>
      </w:pPr>
      <w:r>
        <w:t xml:space="preserve">Tzourio-Mazoyer, N., Landeau, B., Papathanassiou, D., Crivello, F., Etard, O., Delcroix, N., Mazoyer, B., &amp; Joliot, M. (2002). Automated anatomical labeling of activations in SPM using a macroscopic anatomical parcellation of the MNI MRI single-subject brain. </w:t>
      </w:r>
      <w:r>
        <w:rPr>
          <w:i/>
          <w:iCs/>
        </w:rPr>
        <w:t>NeuroImage</w:t>
      </w:r>
      <w:r>
        <w:t xml:space="preserve">, </w:t>
      </w:r>
      <w:r>
        <w:rPr>
          <w:i/>
          <w:iCs/>
        </w:rPr>
        <w:t>15</w:t>
      </w:r>
      <w:r>
        <w:t>(1), 273–289. https://doi.org/10.1006/nimg.2001.0978</w:t>
      </w:r>
    </w:p>
    <w:p w14:paraId="2ADDED86" w14:textId="77777777" w:rsidR="00C603BD" w:rsidRDefault="00C603BD" w:rsidP="00C603BD">
      <w:pPr>
        <w:pStyle w:val="Bibliography"/>
      </w:pPr>
      <w:r>
        <w:t xml:space="preserve">Valentin Wagner, Wagner, V., Mathias Scharinger, Scharinger, M., Christine A. Knoop, Knoop, C. A., Winfried Menninghaus, &amp; Menninghaus, W. (2020). Effects of continuous self-reporting on aesthetic evaluation and emotional responses. </w:t>
      </w:r>
      <w:r>
        <w:rPr>
          <w:i/>
          <w:iCs/>
        </w:rPr>
        <w:t>Poetics</w:t>
      </w:r>
      <w:r>
        <w:t xml:space="preserve">, </w:t>
      </w:r>
      <w:r>
        <w:rPr>
          <w:i/>
          <w:iCs/>
        </w:rPr>
        <w:t>85</w:t>
      </w:r>
      <w:r>
        <w:t>, 101497. https://doi.org/10.1016/j.poetic.2020.101497</w:t>
      </w:r>
    </w:p>
    <w:p w14:paraId="1EEDFC95" w14:textId="77777777" w:rsidR="00C603BD" w:rsidRDefault="00C603BD" w:rsidP="00C603BD">
      <w:pPr>
        <w:pStyle w:val="Bibliography"/>
      </w:pPr>
      <w:r>
        <w:t xml:space="preserve">Van Essen, D. C., Glasser, M. F., Dierker, D. L., Harwell, J., &amp; Coalson, T. (2012). Parcellations and Hemispheric Asymmetries of Human Cerebral Cortex Analyzed on Surface-Based Atlases. </w:t>
      </w:r>
      <w:r>
        <w:rPr>
          <w:i/>
          <w:iCs/>
        </w:rPr>
        <w:t>Cerebral Cortex</w:t>
      </w:r>
      <w:r>
        <w:t xml:space="preserve">, </w:t>
      </w:r>
      <w:r>
        <w:rPr>
          <w:i/>
          <w:iCs/>
        </w:rPr>
        <w:t>22</w:t>
      </w:r>
      <w:r>
        <w:t>(10), 2241–2262. https://doi.org/10.1093/cercor/bhr291</w:t>
      </w:r>
    </w:p>
    <w:p w14:paraId="2AFF9DDF" w14:textId="77777777" w:rsidR="00C603BD" w:rsidRDefault="00C603BD" w:rsidP="00C603BD">
      <w:pPr>
        <w:pStyle w:val="Bibliography"/>
      </w:pPr>
      <w:r>
        <w:t xml:space="preserve">van Rossum, G. (1995). </w:t>
      </w:r>
      <w:r>
        <w:rPr>
          <w:i/>
          <w:iCs/>
        </w:rPr>
        <w:t>Python tutorial</w:t>
      </w:r>
      <w:r>
        <w:t xml:space="preserve"> (Version Technical Report CS-R9526) [Python].</w:t>
      </w:r>
    </w:p>
    <w:p w14:paraId="2B584144" w14:textId="77777777" w:rsidR="00C603BD" w:rsidRDefault="00C603BD" w:rsidP="00C603BD">
      <w:pPr>
        <w:pStyle w:val="Bibliography"/>
      </w:pPr>
      <w:r>
        <w:t xml:space="preserve">Wager, T. D., Jonides, J., &amp; Reading, S. (2004). Neuroimaging studies of shifting attention: A meta-analysis. </w:t>
      </w:r>
      <w:r>
        <w:rPr>
          <w:i/>
          <w:iCs/>
        </w:rPr>
        <w:t>NeuroImage</w:t>
      </w:r>
      <w:r>
        <w:t xml:space="preserve">, </w:t>
      </w:r>
      <w:r>
        <w:rPr>
          <w:i/>
          <w:iCs/>
        </w:rPr>
        <w:t>22</w:t>
      </w:r>
      <w:r>
        <w:t>(4), 1679–1693. https://doi.org/10.1016/j.neuroimage.2004.03.052</w:t>
      </w:r>
    </w:p>
    <w:p w14:paraId="73CC8B97" w14:textId="77777777" w:rsidR="00C603BD" w:rsidRDefault="00C603BD" w:rsidP="00C603BD">
      <w:pPr>
        <w:pStyle w:val="Bibliography"/>
      </w:pPr>
      <w:r>
        <w:t xml:space="preserve">Wallentin, M., Nielsen, A. H., Vuust, P., Dohn, A., Roepstorff, A., &amp; Lund, T. E. (2011). Amygdala and heart rate variability responses from listening to emotionally intense parts of a story. </w:t>
      </w:r>
      <w:r>
        <w:rPr>
          <w:i/>
          <w:iCs/>
        </w:rPr>
        <w:t>NeuroImage</w:t>
      </w:r>
      <w:r>
        <w:t xml:space="preserve">, </w:t>
      </w:r>
      <w:r>
        <w:rPr>
          <w:i/>
          <w:iCs/>
        </w:rPr>
        <w:t>58</w:t>
      </w:r>
      <w:r>
        <w:t>(3), 963–973. https://doi.org/10.1016/j.neuroimage.2011.06.077</w:t>
      </w:r>
    </w:p>
    <w:p w14:paraId="09142169" w14:textId="77777777" w:rsidR="00C603BD" w:rsidRDefault="00C603BD" w:rsidP="00C603BD">
      <w:pPr>
        <w:pStyle w:val="Bibliography"/>
      </w:pPr>
      <w:r>
        <w:t xml:space="preserve">Westermann, R., Spies, K., Stahl, G., &amp; Hesse, F. (1996). Relative effectiveness and validity of mood induction procedures: A meta-analysis. </w:t>
      </w:r>
      <w:r>
        <w:rPr>
          <w:i/>
          <w:iCs/>
        </w:rPr>
        <w:t>European Journal of Social Psychology</w:t>
      </w:r>
      <w:r>
        <w:t xml:space="preserve">, </w:t>
      </w:r>
      <w:r>
        <w:rPr>
          <w:i/>
          <w:iCs/>
        </w:rPr>
        <w:t>26</w:t>
      </w:r>
      <w:r>
        <w:t>(1996), 557–580.</w:t>
      </w:r>
    </w:p>
    <w:p w14:paraId="64526EDE" w14:textId="77777777" w:rsidR="00C603BD" w:rsidRDefault="00C603BD" w:rsidP="00C603BD">
      <w:pPr>
        <w:pStyle w:val="Bibliography"/>
      </w:pPr>
      <w:r>
        <w:lastRenderedPageBreak/>
        <w:t xml:space="preserve">Woo, C.-W., Krishnan, A., &amp; Wager, T. D. (2014). Cluster-extent based thresholding in fMRI analyses: Pitfalls and recommendations. </w:t>
      </w:r>
      <w:r>
        <w:rPr>
          <w:i/>
          <w:iCs/>
        </w:rPr>
        <w:t>NeuroImage</w:t>
      </w:r>
      <w:r>
        <w:t xml:space="preserve">, </w:t>
      </w:r>
      <w:r>
        <w:rPr>
          <w:i/>
          <w:iCs/>
        </w:rPr>
        <w:t>91</w:t>
      </w:r>
      <w:r>
        <w:t>, 412–419. https://doi.org/10.1016/j.neuroimage.2013.12.058</w:t>
      </w:r>
    </w:p>
    <w:p w14:paraId="49741D8E" w14:textId="77777777" w:rsidR="00C603BD" w:rsidRDefault="00C603BD" w:rsidP="00C603BD">
      <w:pPr>
        <w:pStyle w:val="Bibliography"/>
      </w:pPr>
      <w:r>
        <w:t xml:space="preserve">Yarkoni, T., Poldrack, R. A., Nichols, T. E., Van Essen, D. C., &amp; Wager, T. D. (2011). NeuroSynth: A new platform for large-scale automated synthesis of human functional neuroimaging data. </w:t>
      </w:r>
      <w:r>
        <w:rPr>
          <w:i/>
          <w:iCs/>
        </w:rPr>
        <w:t>Frontiers in Neuroinformatics</w:t>
      </w:r>
      <w:r>
        <w:t xml:space="preserve">, </w:t>
      </w:r>
      <w:r>
        <w:rPr>
          <w:i/>
          <w:iCs/>
        </w:rPr>
        <w:t>5</w:t>
      </w:r>
      <w:r>
        <w:t>. https://doi.org/10.3389/conf.fninf.2011.08.00058</w:t>
      </w:r>
    </w:p>
    <w:p w14:paraId="069EA170" w14:textId="77777777" w:rsidR="00C603BD" w:rsidRDefault="00C603BD" w:rsidP="00C603BD">
      <w:pPr>
        <w:pStyle w:val="Bibliography"/>
      </w:pPr>
      <w:r>
        <w:t xml:space="preserve">Yeo, B. T. T., Krienen, F. M., Sepulcre, J., Sabuncu, M. R., Lashkari, D., Hollinshead, M., Roffman, J. L., Smoller, J. W., Zöllei, L., Polimeni, J. R., Fischl, B., Liu, H., &amp; Buckner, R. L. (2011). The organization of the human cerebral cortex estimated by intrinsic functional connectivity. </w:t>
      </w:r>
      <w:r>
        <w:rPr>
          <w:i/>
          <w:iCs/>
        </w:rPr>
        <w:t>Journal of Neurophysiology</w:t>
      </w:r>
      <w:r>
        <w:t xml:space="preserve">, </w:t>
      </w:r>
      <w:r>
        <w:rPr>
          <w:i/>
          <w:iCs/>
        </w:rPr>
        <w:t>106</w:t>
      </w:r>
      <w:r>
        <w:t>(3), 1125–1165. https://doi.org/10.1152/jn.00338.2011</w:t>
      </w:r>
    </w:p>
    <w:p w14:paraId="0EA3F8CB" w14:textId="77777777" w:rsidR="00C603BD" w:rsidRDefault="00C603BD" w:rsidP="00C603BD">
      <w:pPr>
        <w:pStyle w:val="Bibliography"/>
      </w:pPr>
      <w:r>
        <w:t xml:space="preserve">Yeomans, M., Boland, F. K., Collins, H. K., Abi-Esber, N., &amp; Brooks, A. W. (2023). A Practical Guide to Conversation Research: How to Study What People Say to Each Other. </w:t>
      </w:r>
      <w:r>
        <w:rPr>
          <w:i/>
          <w:iCs/>
        </w:rPr>
        <w:t>Advances in Methods and Practices in Psychological Science</w:t>
      </w:r>
      <w:r>
        <w:t xml:space="preserve">, </w:t>
      </w:r>
      <w:r>
        <w:rPr>
          <w:i/>
          <w:iCs/>
        </w:rPr>
        <w:t>6</w:t>
      </w:r>
      <w:r>
        <w:t>(4), 25152459231183919. https://doi.org/10.1177/25152459231183919</w:t>
      </w:r>
    </w:p>
    <w:p w14:paraId="028A007E" w14:textId="747D1F65" w:rsidR="00AF6336" w:rsidRPr="00167DA6" w:rsidRDefault="00364897">
      <w:pPr>
        <w:rPr>
          <w:rFonts w:ascii="Aptos" w:hAnsi="Aptos"/>
          <w:b/>
          <w:bCs/>
        </w:rPr>
      </w:pPr>
      <w:r>
        <w:rPr>
          <w:rFonts w:ascii="Aptos" w:hAnsi="Aptos"/>
          <w:b/>
          <w:bCs/>
        </w:rPr>
        <w:fldChar w:fldCharType="end"/>
      </w:r>
    </w:p>
    <w:sectPr w:rsidR="00AF6336" w:rsidRPr="00167DA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 w:author="Billy Mitchell" w:date="2024-06-27T01:11:00Z" w:initials="">
    <w:p w14:paraId="2F327127" w14:textId="77777777" w:rsidR="00DE0869" w:rsidRDefault="00000000">
      <w:pPr>
        <w:widowControl w:val="0"/>
        <w:pBdr>
          <w:top w:val="nil"/>
          <w:left w:val="nil"/>
          <w:bottom w:val="nil"/>
          <w:right w:val="nil"/>
          <w:between w:val="nil"/>
        </w:pBdr>
        <w:spacing w:line="240" w:lineRule="auto"/>
        <w:rPr>
          <w:color w:val="000000"/>
        </w:rPr>
      </w:pPr>
      <w:r>
        <w:rPr>
          <w:color w:val="000000"/>
        </w:rPr>
        <w:t>I need to reword this. It's not exactly what I'm trying to say.</w:t>
      </w:r>
    </w:p>
  </w:comment>
  <w:comment w:id="7" w:author="Billy Mitchell" w:date="2024-07-02T17:09:00Z" w:initials="">
    <w:p w14:paraId="3D2BC05B" w14:textId="77777777" w:rsidR="00DE0869" w:rsidRDefault="00000000">
      <w:pPr>
        <w:widowControl w:val="0"/>
        <w:pBdr>
          <w:top w:val="nil"/>
          <w:left w:val="nil"/>
          <w:bottom w:val="nil"/>
          <w:right w:val="nil"/>
          <w:between w:val="nil"/>
        </w:pBdr>
        <w:spacing w:line="240" w:lineRule="auto"/>
        <w:rPr>
          <w:color w:val="000000"/>
        </w:rPr>
      </w:pPr>
      <w:r>
        <w:rPr>
          <w:color w:val="000000"/>
        </w:rPr>
        <w:t>This might be unnecessary and hard to understand, but I thought it was cool how tightly the differences between the contrasts lined up along network lines and wanted to try to communicate that I didn't just come to this conclusion by eyeballing the pl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F327127" w15:done="0"/>
  <w15:commentEx w15:paraId="3D2BC0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F327127" w16cid:durableId="6A3AD149"/>
  <w16cid:commentId w16cid:paraId="3D2BC05B" w16cid:durableId="4F3C48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1B34C3" w14:textId="77777777" w:rsidR="00691AAB" w:rsidRDefault="00691AAB" w:rsidP="00D76A10">
      <w:pPr>
        <w:spacing w:line="240" w:lineRule="auto"/>
      </w:pPr>
      <w:r>
        <w:separator/>
      </w:r>
    </w:p>
  </w:endnote>
  <w:endnote w:type="continuationSeparator" w:id="0">
    <w:p w14:paraId="37083BD4" w14:textId="77777777" w:rsidR="00691AAB" w:rsidRDefault="00691AAB"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DCCAFDB8-D0E7-4E6D-A006-82DAC794B830}"/>
    <w:embedBold r:id="rId2" w:fontKey="{CB50C869-426B-4335-B9DF-7EC5DCD433A8}"/>
    <w:embedItalic r:id="rId3" w:fontKey="{5F55D530-6BEF-46BF-9009-40B6175A1612}"/>
    <w:embedBoldItalic r:id="rId4" w:fontKey="{EA2853FF-87E6-4E15-A366-1455217DF4E1}"/>
  </w:font>
  <w:font w:name="Cambria Math">
    <w:panose1 w:val="02040503050406030204"/>
    <w:charset w:val="00"/>
    <w:family w:val="roman"/>
    <w:pitch w:val="variable"/>
    <w:sig w:usb0="E00006FF" w:usb1="420024FF" w:usb2="02000000" w:usb3="00000000" w:csb0="0000019F" w:csb1="00000000"/>
    <w:embedRegular r:id="rId5" w:fontKey="{E2DCD391-A3D9-411C-AC6A-8F6FDDB99E79}"/>
  </w:font>
  <w:font w:name="Merriweather">
    <w:charset w:val="00"/>
    <w:family w:val="auto"/>
    <w:pitch w:val="variable"/>
    <w:sig w:usb0="20000207" w:usb1="00000002" w:usb2="00000000" w:usb3="00000000" w:csb0="00000197" w:csb1="00000000"/>
    <w:embedRegular r:id="rId6" w:fontKey="{F5920485-98A8-4FAB-B2C8-CCCAC3312210}"/>
  </w:font>
  <w:font w:name="Calibri">
    <w:panose1 w:val="020F0502020204030204"/>
    <w:charset w:val="00"/>
    <w:family w:val="swiss"/>
    <w:pitch w:val="variable"/>
    <w:sig w:usb0="E4002EFF" w:usb1="C200247B" w:usb2="00000009" w:usb3="00000000" w:csb0="000001FF" w:csb1="00000000"/>
    <w:embedRegular r:id="rId7" w:fontKey="{1E41A56D-CF56-415C-86B1-5456129B3352}"/>
  </w:font>
  <w:font w:name="Cambria">
    <w:panose1 w:val="02040503050406030204"/>
    <w:charset w:val="00"/>
    <w:family w:val="roman"/>
    <w:pitch w:val="variable"/>
    <w:sig w:usb0="E00006FF" w:usb1="420024FF" w:usb2="02000000" w:usb3="00000000" w:csb0="0000019F" w:csb1="00000000"/>
    <w:embedRegular r:id="rId8" w:fontKey="{496732D8-8DE3-485F-BD76-8C1C10AE2D04}"/>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9DCEA7" w14:textId="77777777" w:rsidR="00691AAB" w:rsidRDefault="00691AAB" w:rsidP="00D76A10">
      <w:pPr>
        <w:spacing w:line="240" w:lineRule="auto"/>
      </w:pPr>
      <w:r>
        <w:separator/>
      </w:r>
    </w:p>
  </w:footnote>
  <w:footnote w:type="continuationSeparator" w:id="0">
    <w:p w14:paraId="2C6130E8" w14:textId="77777777" w:rsidR="00691AAB" w:rsidRDefault="00691AAB"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num w:numId="1" w16cid:durableId="1754429034">
    <w:abstractNumId w:val="2"/>
  </w:num>
  <w:num w:numId="2" w16cid:durableId="926574125">
    <w:abstractNumId w:val="1"/>
  </w:num>
  <w:num w:numId="3" w16cid:durableId="14684259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16CD1"/>
    <w:rsid w:val="00024DDE"/>
    <w:rsid w:val="00035D67"/>
    <w:rsid w:val="000511D5"/>
    <w:rsid w:val="000D0A97"/>
    <w:rsid w:val="00120931"/>
    <w:rsid w:val="00126341"/>
    <w:rsid w:val="00127A38"/>
    <w:rsid w:val="0014627E"/>
    <w:rsid w:val="00167DA6"/>
    <w:rsid w:val="001B6626"/>
    <w:rsid w:val="001C09EC"/>
    <w:rsid w:val="001D1567"/>
    <w:rsid w:val="00227A75"/>
    <w:rsid w:val="002A2292"/>
    <w:rsid w:val="002B4D1F"/>
    <w:rsid w:val="002E2A96"/>
    <w:rsid w:val="003125D9"/>
    <w:rsid w:val="0034534F"/>
    <w:rsid w:val="00351F68"/>
    <w:rsid w:val="00360020"/>
    <w:rsid w:val="00364897"/>
    <w:rsid w:val="003940FC"/>
    <w:rsid w:val="003C2D18"/>
    <w:rsid w:val="003C4EAE"/>
    <w:rsid w:val="003D7995"/>
    <w:rsid w:val="003F613E"/>
    <w:rsid w:val="0040488C"/>
    <w:rsid w:val="00407C34"/>
    <w:rsid w:val="00434BCC"/>
    <w:rsid w:val="00446140"/>
    <w:rsid w:val="00451D5A"/>
    <w:rsid w:val="00460E9B"/>
    <w:rsid w:val="004617B9"/>
    <w:rsid w:val="00462E3A"/>
    <w:rsid w:val="004776BC"/>
    <w:rsid w:val="004A536E"/>
    <w:rsid w:val="004C0767"/>
    <w:rsid w:val="004C4E17"/>
    <w:rsid w:val="004E1F46"/>
    <w:rsid w:val="00527AC2"/>
    <w:rsid w:val="005466D0"/>
    <w:rsid w:val="00552A01"/>
    <w:rsid w:val="005A3E80"/>
    <w:rsid w:val="005D0E03"/>
    <w:rsid w:val="005D3927"/>
    <w:rsid w:val="005D5700"/>
    <w:rsid w:val="005D78AF"/>
    <w:rsid w:val="005F7535"/>
    <w:rsid w:val="0061171F"/>
    <w:rsid w:val="00624DC7"/>
    <w:rsid w:val="00691AAB"/>
    <w:rsid w:val="006B1C79"/>
    <w:rsid w:val="006B3C12"/>
    <w:rsid w:val="00701D6A"/>
    <w:rsid w:val="007172F1"/>
    <w:rsid w:val="00745855"/>
    <w:rsid w:val="00745ABA"/>
    <w:rsid w:val="007772F8"/>
    <w:rsid w:val="00780A6F"/>
    <w:rsid w:val="00781D63"/>
    <w:rsid w:val="00785A46"/>
    <w:rsid w:val="007B1344"/>
    <w:rsid w:val="00826B05"/>
    <w:rsid w:val="008340FE"/>
    <w:rsid w:val="008438E1"/>
    <w:rsid w:val="00856F17"/>
    <w:rsid w:val="008840E7"/>
    <w:rsid w:val="00890300"/>
    <w:rsid w:val="00891CBC"/>
    <w:rsid w:val="00891EB6"/>
    <w:rsid w:val="008926E2"/>
    <w:rsid w:val="008C10A7"/>
    <w:rsid w:val="008D0391"/>
    <w:rsid w:val="008D4759"/>
    <w:rsid w:val="008E5266"/>
    <w:rsid w:val="008E6275"/>
    <w:rsid w:val="008F0A69"/>
    <w:rsid w:val="008F358B"/>
    <w:rsid w:val="008F518E"/>
    <w:rsid w:val="009027B2"/>
    <w:rsid w:val="0093459D"/>
    <w:rsid w:val="009440B1"/>
    <w:rsid w:val="0095074B"/>
    <w:rsid w:val="00956966"/>
    <w:rsid w:val="009679E0"/>
    <w:rsid w:val="009826A7"/>
    <w:rsid w:val="00986859"/>
    <w:rsid w:val="009B1B62"/>
    <w:rsid w:val="009C0CFA"/>
    <w:rsid w:val="009F2A6F"/>
    <w:rsid w:val="00A07022"/>
    <w:rsid w:val="00A436E7"/>
    <w:rsid w:val="00A5738D"/>
    <w:rsid w:val="00A77E81"/>
    <w:rsid w:val="00A967C5"/>
    <w:rsid w:val="00A97CB0"/>
    <w:rsid w:val="00AF4E49"/>
    <w:rsid w:val="00AF6336"/>
    <w:rsid w:val="00B11CB8"/>
    <w:rsid w:val="00B4202D"/>
    <w:rsid w:val="00B45738"/>
    <w:rsid w:val="00B811D5"/>
    <w:rsid w:val="00B93F7B"/>
    <w:rsid w:val="00BC1A43"/>
    <w:rsid w:val="00BE2F62"/>
    <w:rsid w:val="00C11724"/>
    <w:rsid w:val="00C12F9C"/>
    <w:rsid w:val="00C24DCB"/>
    <w:rsid w:val="00C603BD"/>
    <w:rsid w:val="00C64255"/>
    <w:rsid w:val="00C705EE"/>
    <w:rsid w:val="00C81BDA"/>
    <w:rsid w:val="00CD04BF"/>
    <w:rsid w:val="00CE37A4"/>
    <w:rsid w:val="00CF2D02"/>
    <w:rsid w:val="00D10890"/>
    <w:rsid w:val="00D61020"/>
    <w:rsid w:val="00D71BE0"/>
    <w:rsid w:val="00D7249E"/>
    <w:rsid w:val="00D76A10"/>
    <w:rsid w:val="00DA6B7E"/>
    <w:rsid w:val="00DE0869"/>
    <w:rsid w:val="00DE3855"/>
    <w:rsid w:val="00DE4F67"/>
    <w:rsid w:val="00DF18B4"/>
    <w:rsid w:val="00DF2D9B"/>
    <w:rsid w:val="00DF4D0D"/>
    <w:rsid w:val="00E16395"/>
    <w:rsid w:val="00E45777"/>
    <w:rsid w:val="00E81C39"/>
    <w:rsid w:val="00EB4DCB"/>
    <w:rsid w:val="00EB5818"/>
    <w:rsid w:val="00EE10FB"/>
    <w:rsid w:val="00EF26B5"/>
    <w:rsid w:val="00F209AB"/>
    <w:rsid w:val="00F53CFE"/>
    <w:rsid w:val="00FD24F5"/>
    <w:rsid w:val="00FE398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spacing w:line="480" w:lineRule="auto"/>
      <w:ind w:left="720" w:hanging="720"/>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TBhMtz" TargetMode="External"/><Relationship Id="rId13" Type="http://schemas.openxmlformats.org/officeDocument/2006/relationships/comments" Target="comments.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2B0F6-A99B-4343-8BDC-54AEE726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5</TotalTime>
  <Pages>35</Pages>
  <Words>55568</Words>
  <Characters>316738</Characters>
  <Application>Microsoft Office Word</Application>
  <DocSecurity>0</DocSecurity>
  <Lines>2639</Lines>
  <Paragraphs>7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16</cp:revision>
  <dcterms:created xsi:type="dcterms:W3CDTF">2024-09-23T00:54:00Z</dcterms:created>
  <dcterms:modified xsi:type="dcterms:W3CDTF">2024-10-16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WYoCf9j"/&gt;&lt;style id="http://www.zotero.org/styles/apa" locale="en-US" hasBibliography="1" bibliographyStyleHasBeenSet="1"/&gt;&lt;prefs&gt;&lt;pref name="fieldType" value="Field"/&gt;&lt;/prefs&gt;&lt;/data&gt;</vt:lpwstr>
  </property>
</Properties>
</file>